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9EB4AA2" w14:textId="77777777" w:rsidR="0046761E" w:rsidRPr="003A5AA9" w:rsidRDefault="0046761E" w:rsidP="0046761E">
      <w:pPr>
        <w:spacing w:line="360" w:lineRule="auto"/>
        <w:rPr>
          <w:rFonts w:ascii="Times New Roman" w:hAnsi="Times New Roman" w:cs="Times New Roman"/>
          <w:b/>
          <w:sz w:val="24"/>
          <w:szCs w:val="24"/>
          <w:lang w:val="en-GB"/>
        </w:rPr>
      </w:pPr>
      <w:r w:rsidRPr="003A5AA9">
        <w:rPr>
          <w:rFonts w:ascii="Times New Roman" w:hAnsi="Times New Roman" w:cs="Times New Roman"/>
          <w:b/>
          <w:sz w:val="24"/>
          <w:szCs w:val="24"/>
          <w:lang w:val="en-GB"/>
        </w:rPr>
        <w:t xml:space="preserve">SUPPLEMENTARY MATERIAL </w:t>
      </w:r>
    </w:p>
    <w:p w14:paraId="129AF68E" w14:textId="7BDF3D18" w:rsidR="0046761E" w:rsidRPr="003A5AA9" w:rsidRDefault="0046761E" w:rsidP="0046761E">
      <w:pPr>
        <w:spacing w:line="360" w:lineRule="auto"/>
        <w:rPr>
          <w:rFonts w:ascii="Times New Roman" w:hAnsi="Times New Roman" w:cs="Times New Roman"/>
          <w:sz w:val="24"/>
          <w:szCs w:val="24"/>
          <w:lang w:val="en-GB"/>
        </w:rPr>
      </w:pPr>
      <w:r w:rsidRPr="003A5AA9">
        <w:rPr>
          <w:rFonts w:ascii="Times New Roman" w:hAnsi="Times New Roman" w:cs="Times New Roman"/>
          <w:b/>
          <w:sz w:val="24"/>
          <w:szCs w:val="24"/>
          <w:lang w:val="en-GB"/>
        </w:rPr>
        <w:t xml:space="preserve">Table </w:t>
      </w:r>
      <w:r w:rsidR="005F227C" w:rsidRPr="003A5AA9">
        <w:rPr>
          <w:rFonts w:ascii="Times New Roman" w:hAnsi="Times New Roman" w:cs="Times New Roman"/>
          <w:b/>
          <w:sz w:val="24"/>
          <w:szCs w:val="24"/>
          <w:lang w:val="en-GB"/>
        </w:rPr>
        <w:t>S</w:t>
      </w:r>
      <w:r w:rsidRPr="003A5AA9">
        <w:rPr>
          <w:rFonts w:ascii="Times New Roman" w:hAnsi="Times New Roman" w:cs="Times New Roman"/>
          <w:b/>
          <w:sz w:val="24"/>
          <w:szCs w:val="24"/>
          <w:lang w:val="en-GB"/>
        </w:rPr>
        <w:t>1</w:t>
      </w:r>
      <w:r w:rsidRPr="003A5AA9">
        <w:rPr>
          <w:rFonts w:ascii="Times New Roman" w:hAnsi="Times New Roman" w:cs="Times New Roman"/>
          <w:sz w:val="24"/>
          <w:szCs w:val="24"/>
          <w:lang w:val="en-GB"/>
        </w:rPr>
        <w:t xml:space="preserve">. Cohort characteristics in individuals with and without data available for urinary sodium excretion.  </w:t>
      </w:r>
    </w:p>
    <w:tbl>
      <w:tblPr>
        <w:tblW w:w="8266" w:type="dxa"/>
        <w:tblInd w:w="93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3719"/>
        <w:gridCol w:w="1554"/>
        <w:gridCol w:w="1717"/>
        <w:gridCol w:w="1276"/>
      </w:tblGrid>
      <w:tr w:rsidR="003A5AA9" w:rsidRPr="003A5AA9" w14:paraId="616F1806" w14:textId="77777777" w:rsidTr="000B0100">
        <w:trPr>
          <w:trHeight w:val="374"/>
        </w:trPr>
        <w:tc>
          <w:tcPr>
            <w:tcW w:w="37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DF166EC" w14:textId="77777777" w:rsidR="0046761E" w:rsidRPr="003A5AA9" w:rsidRDefault="0046761E" w:rsidP="00235B6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GB" w:eastAsia="en-GB"/>
              </w:rPr>
            </w:pPr>
            <w:r w:rsidRPr="003A5AA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15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1065490" w14:textId="77777777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  <w:t>Participants with sodium excretion data</w:t>
            </w:r>
          </w:p>
        </w:tc>
        <w:tc>
          <w:tcPr>
            <w:tcW w:w="17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AE6D036" w14:textId="77777777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  <w:t>Participants without sodium excretion data available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3CE6E6D" w14:textId="77777777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p-</w:t>
            </w:r>
            <w:proofErr w:type="spellStart"/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value</w:t>
            </w:r>
            <w:proofErr w:type="spellEnd"/>
          </w:p>
        </w:tc>
      </w:tr>
      <w:tr w:rsidR="003A5AA9" w:rsidRPr="003A5AA9" w14:paraId="4FEBE938" w14:textId="77777777" w:rsidTr="000B0100">
        <w:trPr>
          <w:trHeight w:val="374"/>
        </w:trPr>
        <w:tc>
          <w:tcPr>
            <w:tcW w:w="37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DF98281" w14:textId="77777777" w:rsidR="0046761E" w:rsidRPr="003A5AA9" w:rsidRDefault="0046761E" w:rsidP="00235B6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GB"/>
              </w:rPr>
            </w:pPr>
            <w:r w:rsidRPr="003A5AA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GB"/>
              </w:rPr>
              <w:t>Socio-</w:t>
            </w:r>
            <w:proofErr w:type="spellStart"/>
            <w:r w:rsidRPr="003A5AA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GB"/>
              </w:rPr>
              <w:t>demographic</w:t>
            </w:r>
            <w:proofErr w:type="spellEnd"/>
            <w:r w:rsidRPr="003A5AA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GB"/>
              </w:rPr>
              <w:t xml:space="preserve"> </w:t>
            </w:r>
          </w:p>
        </w:tc>
        <w:tc>
          <w:tcPr>
            <w:tcW w:w="15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8109761" w14:textId="77777777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7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F8C62A4" w14:textId="77777777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7B117D4" w14:textId="77777777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A5AA9" w:rsidRPr="003A5AA9" w14:paraId="4B7B1385" w14:textId="77777777" w:rsidTr="000B0100">
        <w:trPr>
          <w:trHeight w:val="374"/>
        </w:trPr>
        <w:tc>
          <w:tcPr>
            <w:tcW w:w="37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85EF4F1" w14:textId="77777777" w:rsidR="0046761E" w:rsidRPr="003A5AA9" w:rsidRDefault="0046761E" w:rsidP="00235B64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Total, n</w:t>
            </w:r>
          </w:p>
        </w:tc>
        <w:tc>
          <w:tcPr>
            <w:tcW w:w="15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DE79518" w14:textId="77777777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A5AA9">
              <w:rPr>
                <w:rFonts w:ascii="Times New Roman" w:hAnsi="Times New Roman" w:cs="Times New Roman"/>
                <w:sz w:val="24"/>
                <w:szCs w:val="24"/>
              </w:rPr>
              <w:t>2,913</w:t>
            </w:r>
          </w:p>
        </w:tc>
        <w:tc>
          <w:tcPr>
            <w:tcW w:w="17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84FA7DE" w14:textId="77777777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A5AA9">
              <w:rPr>
                <w:rFonts w:ascii="Times New Roman" w:hAnsi="Times New Roman" w:cs="Times New Roman"/>
                <w:sz w:val="24"/>
                <w:szCs w:val="24"/>
              </w:rPr>
              <w:t>2,380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2E7A393" w14:textId="77777777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</w:p>
        </w:tc>
      </w:tr>
      <w:tr w:rsidR="003A5AA9" w:rsidRPr="003A5AA9" w14:paraId="0B18774D" w14:textId="77777777" w:rsidTr="000B0100">
        <w:trPr>
          <w:trHeight w:val="374"/>
        </w:trPr>
        <w:tc>
          <w:tcPr>
            <w:tcW w:w="37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BA8BC58" w14:textId="77777777" w:rsidR="0046761E" w:rsidRPr="003A5AA9" w:rsidRDefault="0046761E" w:rsidP="00235B64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Age (</w:t>
            </w:r>
            <w:proofErr w:type="spellStart"/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years</w:t>
            </w:r>
            <w:proofErr w:type="spellEnd"/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), mean (SD)</w:t>
            </w:r>
          </w:p>
        </w:tc>
        <w:tc>
          <w:tcPr>
            <w:tcW w:w="15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34E4C72" w14:textId="2B1D1100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46</w:t>
            </w:r>
            <w:r w:rsidR="000B0100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4 (18</w:t>
            </w:r>
            <w:r w:rsidR="000B0100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5)</w:t>
            </w:r>
          </w:p>
        </w:tc>
        <w:tc>
          <w:tcPr>
            <w:tcW w:w="17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DD7680A" w14:textId="10552AA4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46</w:t>
            </w:r>
            <w:r w:rsidR="000B0100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4 (18</w:t>
            </w:r>
            <w:r w:rsidR="000B0100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9)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BBF0B12" w14:textId="28CDBF1A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0</w:t>
            </w:r>
            <w:r w:rsidR="000B0100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908</w:t>
            </w:r>
          </w:p>
        </w:tc>
      </w:tr>
      <w:tr w:rsidR="003A5AA9" w:rsidRPr="003A5AA9" w14:paraId="3B502EE1" w14:textId="77777777" w:rsidTr="000B0100">
        <w:trPr>
          <w:trHeight w:val="374"/>
        </w:trPr>
        <w:tc>
          <w:tcPr>
            <w:tcW w:w="37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4A57C92" w14:textId="77777777" w:rsidR="0046761E" w:rsidRPr="003A5AA9" w:rsidRDefault="0046761E" w:rsidP="00235B64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Age </w:t>
            </w:r>
            <w:proofErr w:type="spellStart"/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categories</w:t>
            </w:r>
            <w:proofErr w:type="spellEnd"/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(n, %)</w:t>
            </w:r>
          </w:p>
        </w:tc>
        <w:tc>
          <w:tcPr>
            <w:tcW w:w="15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BA8BE57" w14:textId="77777777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</w:p>
        </w:tc>
        <w:tc>
          <w:tcPr>
            <w:tcW w:w="17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39AC628" w14:textId="77777777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3B0A8FF" w14:textId="77777777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</w:p>
        </w:tc>
      </w:tr>
      <w:tr w:rsidR="003A5AA9" w:rsidRPr="003A5AA9" w14:paraId="44DB3AD9" w14:textId="77777777" w:rsidTr="000B0100">
        <w:trPr>
          <w:trHeight w:val="374"/>
        </w:trPr>
        <w:tc>
          <w:tcPr>
            <w:tcW w:w="37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E234B54" w14:textId="77777777" w:rsidR="0046761E" w:rsidRPr="003A5AA9" w:rsidRDefault="0046761E" w:rsidP="00235B64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   </w:t>
            </w:r>
            <w:r w:rsidRPr="003A5AA9">
              <w:rPr>
                <w:rFonts w:ascii="Times New Roman" w:hAnsi="Times New Roman" w:cs="Times New Roman"/>
                <w:sz w:val="24"/>
                <w:szCs w:val="24"/>
              </w:rPr>
              <w:t>&lt;</w:t>
            </w: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25 </w:t>
            </w:r>
            <w:proofErr w:type="spellStart"/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years</w:t>
            </w:r>
            <w:proofErr w:type="spellEnd"/>
          </w:p>
        </w:tc>
        <w:tc>
          <w:tcPr>
            <w:tcW w:w="15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B0D83F8" w14:textId="52E674E0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430 (14</w:t>
            </w:r>
            <w:r w:rsidR="000B0100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7)</w:t>
            </w:r>
          </w:p>
        </w:tc>
        <w:tc>
          <w:tcPr>
            <w:tcW w:w="17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08CB29C" w14:textId="7FA80850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369 (15</w:t>
            </w:r>
            <w:r w:rsidR="000B0100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5)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0ACEBB4" w14:textId="3833E7CA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0</w:t>
            </w:r>
            <w:r w:rsidR="000B0100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336</w:t>
            </w:r>
          </w:p>
        </w:tc>
      </w:tr>
      <w:tr w:rsidR="003A5AA9" w:rsidRPr="003A5AA9" w14:paraId="3A36D7DE" w14:textId="77777777" w:rsidTr="000B0100">
        <w:trPr>
          <w:trHeight w:val="374"/>
        </w:trPr>
        <w:tc>
          <w:tcPr>
            <w:tcW w:w="37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96D643C" w14:textId="77777777" w:rsidR="0046761E" w:rsidRPr="003A5AA9" w:rsidRDefault="0046761E" w:rsidP="00235B64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  24-44 </w:t>
            </w:r>
            <w:proofErr w:type="spellStart"/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years</w:t>
            </w:r>
            <w:proofErr w:type="spellEnd"/>
          </w:p>
        </w:tc>
        <w:tc>
          <w:tcPr>
            <w:tcW w:w="15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4AB1D9F" w14:textId="51969C79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967 (33</w:t>
            </w:r>
            <w:r w:rsidR="000B0100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2)</w:t>
            </w:r>
          </w:p>
        </w:tc>
        <w:tc>
          <w:tcPr>
            <w:tcW w:w="17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39C5613" w14:textId="67F705D0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765 (32</w:t>
            </w:r>
            <w:r w:rsidR="000B0100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1)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F9ECD4C" w14:textId="77777777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</w:p>
        </w:tc>
      </w:tr>
      <w:tr w:rsidR="003A5AA9" w:rsidRPr="003A5AA9" w14:paraId="4DF598FB" w14:textId="77777777" w:rsidTr="000B0100">
        <w:trPr>
          <w:trHeight w:val="374"/>
        </w:trPr>
        <w:tc>
          <w:tcPr>
            <w:tcW w:w="37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50431D8" w14:textId="77777777" w:rsidR="0046761E" w:rsidRPr="003A5AA9" w:rsidRDefault="0046761E" w:rsidP="00235B64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  45-65 </w:t>
            </w:r>
            <w:proofErr w:type="spellStart"/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years</w:t>
            </w:r>
            <w:proofErr w:type="spellEnd"/>
          </w:p>
        </w:tc>
        <w:tc>
          <w:tcPr>
            <w:tcW w:w="15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CF90F45" w14:textId="35EC8E52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937 (32</w:t>
            </w:r>
            <w:r w:rsidR="000B0100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2)</w:t>
            </w:r>
          </w:p>
        </w:tc>
        <w:tc>
          <w:tcPr>
            <w:tcW w:w="17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9CBC82C" w14:textId="3FEEA2E6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806 (33</w:t>
            </w:r>
            <w:r w:rsidR="000B0100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9)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9CB0E70" w14:textId="77777777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</w:p>
        </w:tc>
      </w:tr>
      <w:tr w:rsidR="003A5AA9" w:rsidRPr="003A5AA9" w14:paraId="1FF3C63F" w14:textId="77777777" w:rsidTr="000B0100">
        <w:trPr>
          <w:trHeight w:val="374"/>
        </w:trPr>
        <w:tc>
          <w:tcPr>
            <w:tcW w:w="37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1FABB29" w14:textId="77777777" w:rsidR="0046761E" w:rsidRPr="003A5AA9" w:rsidRDefault="0046761E" w:rsidP="00235B64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  &gt;65 </w:t>
            </w:r>
            <w:proofErr w:type="spellStart"/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years</w:t>
            </w:r>
            <w:proofErr w:type="spellEnd"/>
          </w:p>
        </w:tc>
        <w:tc>
          <w:tcPr>
            <w:tcW w:w="15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AEAF5E6" w14:textId="1C2F857B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579 (19</w:t>
            </w:r>
            <w:r w:rsidR="000B0100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9)</w:t>
            </w:r>
          </w:p>
        </w:tc>
        <w:tc>
          <w:tcPr>
            <w:tcW w:w="17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2E868DF" w14:textId="3CD12FD1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440 (18</w:t>
            </w:r>
            <w:r w:rsidR="000B0100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5)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90C17A4" w14:textId="77777777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</w:p>
        </w:tc>
      </w:tr>
      <w:tr w:rsidR="003A5AA9" w:rsidRPr="003A5AA9" w14:paraId="295F7FC7" w14:textId="77777777" w:rsidTr="000B0100">
        <w:trPr>
          <w:trHeight w:val="374"/>
        </w:trPr>
        <w:tc>
          <w:tcPr>
            <w:tcW w:w="37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609264B" w14:textId="77777777" w:rsidR="0046761E" w:rsidRPr="003A5AA9" w:rsidRDefault="0046761E" w:rsidP="00235B64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Sex, (n, %)</w:t>
            </w:r>
          </w:p>
        </w:tc>
        <w:tc>
          <w:tcPr>
            <w:tcW w:w="15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80EE90F" w14:textId="77777777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</w:p>
        </w:tc>
        <w:tc>
          <w:tcPr>
            <w:tcW w:w="17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F0FA7CF" w14:textId="77777777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6A5955A" w14:textId="77777777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</w:p>
        </w:tc>
      </w:tr>
      <w:tr w:rsidR="003A5AA9" w:rsidRPr="003A5AA9" w14:paraId="6A94FA8B" w14:textId="77777777" w:rsidTr="000B0100">
        <w:trPr>
          <w:trHeight w:val="374"/>
        </w:trPr>
        <w:tc>
          <w:tcPr>
            <w:tcW w:w="37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FB5C637" w14:textId="77777777" w:rsidR="0046761E" w:rsidRPr="003A5AA9" w:rsidRDefault="0046761E" w:rsidP="00235B64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proofErr w:type="spellStart"/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Women</w:t>
            </w:r>
            <w:proofErr w:type="spellEnd"/>
          </w:p>
        </w:tc>
        <w:tc>
          <w:tcPr>
            <w:tcW w:w="15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B820C6B" w14:textId="0955B662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1,697 (58</w:t>
            </w:r>
            <w:r w:rsidR="000B0100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3)</w:t>
            </w:r>
          </w:p>
        </w:tc>
        <w:tc>
          <w:tcPr>
            <w:tcW w:w="17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7230F95" w14:textId="475B0FF7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1,446 (60</w:t>
            </w:r>
            <w:r w:rsidR="000B0100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8)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7198F23" w14:textId="615F239E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0</w:t>
            </w:r>
            <w:r w:rsidR="000B0100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065</w:t>
            </w:r>
          </w:p>
        </w:tc>
      </w:tr>
      <w:tr w:rsidR="003A5AA9" w:rsidRPr="003A5AA9" w14:paraId="10376F7D" w14:textId="77777777" w:rsidTr="000B0100">
        <w:trPr>
          <w:trHeight w:val="374"/>
        </w:trPr>
        <w:tc>
          <w:tcPr>
            <w:tcW w:w="37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05C959D" w14:textId="77777777" w:rsidR="0046761E" w:rsidRPr="003A5AA9" w:rsidRDefault="0046761E" w:rsidP="00235B64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  </w:t>
            </w:r>
            <w:proofErr w:type="spellStart"/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Men</w:t>
            </w:r>
            <w:proofErr w:type="spellEnd"/>
          </w:p>
        </w:tc>
        <w:tc>
          <w:tcPr>
            <w:tcW w:w="15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AE49030" w14:textId="6CE570D6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1,216 (41</w:t>
            </w:r>
            <w:r w:rsidR="000B0100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7)</w:t>
            </w:r>
          </w:p>
        </w:tc>
        <w:tc>
          <w:tcPr>
            <w:tcW w:w="17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D7C477F" w14:textId="53A2CE17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934 (39</w:t>
            </w:r>
            <w:r w:rsidR="000B0100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2)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3CFA69B" w14:textId="77777777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</w:p>
        </w:tc>
      </w:tr>
      <w:tr w:rsidR="003A5AA9" w:rsidRPr="003A5AA9" w14:paraId="3FA43F88" w14:textId="77777777" w:rsidTr="000B0100">
        <w:trPr>
          <w:trHeight w:val="374"/>
        </w:trPr>
        <w:tc>
          <w:tcPr>
            <w:tcW w:w="37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9BCC675" w14:textId="77777777" w:rsidR="0046761E" w:rsidRPr="003A5AA9" w:rsidRDefault="0046761E" w:rsidP="00235B64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  </w:t>
            </w:r>
            <w:proofErr w:type="spellStart"/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Zone</w:t>
            </w:r>
            <w:proofErr w:type="spellEnd"/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(n, %)</w:t>
            </w:r>
          </w:p>
        </w:tc>
        <w:tc>
          <w:tcPr>
            <w:tcW w:w="15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A164B40" w14:textId="77777777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</w:p>
        </w:tc>
        <w:tc>
          <w:tcPr>
            <w:tcW w:w="17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4519A6F" w14:textId="77777777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99E7967" w14:textId="77777777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</w:p>
        </w:tc>
      </w:tr>
      <w:tr w:rsidR="003A5AA9" w:rsidRPr="003A5AA9" w14:paraId="47C88184" w14:textId="77777777" w:rsidTr="000B0100">
        <w:trPr>
          <w:trHeight w:val="374"/>
        </w:trPr>
        <w:tc>
          <w:tcPr>
            <w:tcW w:w="37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B261974" w14:textId="77777777" w:rsidR="0046761E" w:rsidRPr="003A5AA9" w:rsidRDefault="0046761E" w:rsidP="00235B64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  Urban</w:t>
            </w:r>
          </w:p>
        </w:tc>
        <w:tc>
          <w:tcPr>
            <w:tcW w:w="15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FAB30D6" w14:textId="1DDFDEC4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2,481 (85</w:t>
            </w:r>
            <w:r w:rsidR="000B0100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2)</w:t>
            </w:r>
          </w:p>
        </w:tc>
        <w:tc>
          <w:tcPr>
            <w:tcW w:w="17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57D5657" w14:textId="6CBB4C9B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2,026 (85</w:t>
            </w:r>
            <w:r w:rsidR="000B0100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2)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465FDDB" w14:textId="1CA71371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0</w:t>
            </w:r>
            <w:r w:rsidR="000B0100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977</w:t>
            </w:r>
          </w:p>
        </w:tc>
      </w:tr>
      <w:tr w:rsidR="003A5AA9" w:rsidRPr="003A5AA9" w14:paraId="0BFBACC7" w14:textId="77777777" w:rsidTr="000B0100">
        <w:trPr>
          <w:trHeight w:val="374"/>
        </w:trPr>
        <w:tc>
          <w:tcPr>
            <w:tcW w:w="37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21D7F50" w14:textId="77777777" w:rsidR="0046761E" w:rsidRPr="003A5AA9" w:rsidRDefault="0046761E" w:rsidP="00235B64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  Rural</w:t>
            </w:r>
          </w:p>
        </w:tc>
        <w:tc>
          <w:tcPr>
            <w:tcW w:w="15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0AA2283" w14:textId="6C6F72B7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432 (14</w:t>
            </w:r>
            <w:r w:rsidR="000B0100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8)</w:t>
            </w:r>
          </w:p>
        </w:tc>
        <w:tc>
          <w:tcPr>
            <w:tcW w:w="17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9FADE92" w14:textId="3066C47A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352 (14</w:t>
            </w:r>
            <w:r w:rsidR="000B0100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8)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8395EEE" w14:textId="77777777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</w:p>
        </w:tc>
      </w:tr>
      <w:tr w:rsidR="003A5AA9" w:rsidRPr="003A5AA9" w14:paraId="68EDCA33" w14:textId="77777777" w:rsidTr="000B0100">
        <w:trPr>
          <w:trHeight w:val="161"/>
        </w:trPr>
        <w:tc>
          <w:tcPr>
            <w:tcW w:w="37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11FF960" w14:textId="77777777" w:rsidR="0046761E" w:rsidRPr="003A5AA9" w:rsidRDefault="0046761E" w:rsidP="00235B64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proofErr w:type="spellStart"/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Education</w:t>
            </w:r>
            <w:proofErr w:type="spellEnd"/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(n, %)</w:t>
            </w:r>
          </w:p>
        </w:tc>
        <w:tc>
          <w:tcPr>
            <w:tcW w:w="15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2AEC2B9" w14:textId="6FF93B38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A5AA9">
              <w:rPr>
                <w:rFonts w:ascii="Times New Roman" w:hAnsi="Times New Roman" w:cs="Times New Roman"/>
                <w:sz w:val="24"/>
                <w:szCs w:val="24"/>
              </w:rPr>
              <w:t>767 (26</w:t>
            </w:r>
            <w:r w:rsidR="000B0100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hAnsi="Times New Roman" w:cs="Times New Roman"/>
                <w:sz w:val="24"/>
                <w:szCs w:val="24"/>
              </w:rPr>
              <w:t>4)</w:t>
            </w:r>
          </w:p>
        </w:tc>
        <w:tc>
          <w:tcPr>
            <w:tcW w:w="17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5710DCC" w14:textId="29122419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A5AA9">
              <w:rPr>
                <w:rFonts w:ascii="Times New Roman" w:hAnsi="Times New Roman" w:cs="Times New Roman"/>
                <w:sz w:val="24"/>
                <w:szCs w:val="24"/>
              </w:rPr>
              <w:t>641 (27</w:t>
            </w:r>
            <w:r w:rsidR="000B0100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hAnsi="Times New Roman" w:cs="Times New Roman"/>
                <w:sz w:val="24"/>
                <w:szCs w:val="24"/>
              </w:rPr>
              <w:t>0)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</w:tcPr>
          <w:p w14:paraId="2D2B15BD" w14:textId="4ED83BFE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0</w:t>
            </w:r>
            <w:r w:rsidR="000B0100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680</w:t>
            </w:r>
          </w:p>
        </w:tc>
      </w:tr>
      <w:tr w:rsidR="003A5AA9" w:rsidRPr="003A5AA9" w14:paraId="5FD9B4B2" w14:textId="77777777" w:rsidTr="000B0100">
        <w:trPr>
          <w:trHeight w:val="187"/>
        </w:trPr>
        <w:tc>
          <w:tcPr>
            <w:tcW w:w="37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572FEDE" w14:textId="77777777" w:rsidR="0046761E" w:rsidRPr="003A5AA9" w:rsidRDefault="0046761E" w:rsidP="00235B64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  Up </w:t>
            </w:r>
            <w:proofErr w:type="spellStart"/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to</w:t>
            </w:r>
            <w:proofErr w:type="spellEnd"/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</w:t>
            </w:r>
            <w:proofErr w:type="spellStart"/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primary</w:t>
            </w:r>
            <w:proofErr w:type="spellEnd"/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</w:t>
            </w:r>
            <w:r w:rsidRPr="003A5AA9">
              <w:rPr>
                <w:rFonts w:ascii="Times New Roman" w:hAnsi="Times New Roman" w:cs="Times New Roman"/>
                <w:sz w:val="24"/>
                <w:szCs w:val="24"/>
              </w:rPr>
              <w:t xml:space="preserve">(&lt; 8 </w:t>
            </w:r>
            <w:proofErr w:type="spellStart"/>
            <w:r w:rsidRPr="003A5AA9">
              <w:rPr>
                <w:rFonts w:ascii="Times New Roman" w:hAnsi="Times New Roman" w:cs="Times New Roman"/>
                <w:sz w:val="24"/>
                <w:szCs w:val="24"/>
              </w:rPr>
              <w:t>years</w:t>
            </w:r>
            <w:proofErr w:type="spellEnd"/>
            <w:r w:rsidRPr="003A5AA9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15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7A83330" w14:textId="0E8798FD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1,581 (54</w:t>
            </w:r>
            <w:r w:rsidR="000B0100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6)</w:t>
            </w:r>
          </w:p>
        </w:tc>
        <w:tc>
          <w:tcPr>
            <w:tcW w:w="17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AC0762D" w14:textId="641008A2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1,302 (54</w:t>
            </w:r>
            <w:r w:rsidR="000B0100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9)</w:t>
            </w:r>
          </w:p>
        </w:tc>
        <w:tc>
          <w:tcPr>
            <w:tcW w:w="127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44828FF6" w14:textId="77777777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</w:p>
        </w:tc>
      </w:tr>
      <w:tr w:rsidR="003A5AA9" w:rsidRPr="003A5AA9" w14:paraId="2FD00AF9" w14:textId="77777777" w:rsidTr="000B0100">
        <w:trPr>
          <w:trHeight w:val="191"/>
        </w:trPr>
        <w:tc>
          <w:tcPr>
            <w:tcW w:w="37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DF5F2D2" w14:textId="77777777" w:rsidR="0046761E" w:rsidRPr="003A5AA9" w:rsidRDefault="0046761E" w:rsidP="00235B64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  Up </w:t>
            </w:r>
            <w:proofErr w:type="spellStart"/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to</w:t>
            </w:r>
            <w:proofErr w:type="spellEnd"/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</w:t>
            </w:r>
            <w:proofErr w:type="spellStart"/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secondary</w:t>
            </w:r>
            <w:proofErr w:type="spellEnd"/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</w:t>
            </w:r>
            <w:r w:rsidRPr="003A5AA9">
              <w:rPr>
                <w:rFonts w:ascii="Times New Roman" w:hAnsi="Times New Roman" w:cs="Times New Roman"/>
                <w:sz w:val="24"/>
                <w:szCs w:val="24"/>
              </w:rPr>
              <w:t xml:space="preserve">(&lt; 12 </w:t>
            </w:r>
            <w:proofErr w:type="spellStart"/>
            <w:r w:rsidRPr="003A5AA9">
              <w:rPr>
                <w:rFonts w:ascii="Times New Roman" w:hAnsi="Times New Roman" w:cs="Times New Roman"/>
                <w:sz w:val="24"/>
                <w:szCs w:val="24"/>
              </w:rPr>
              <w:t>years</w:t>
            </w:r>
            <w:proofErr w:type="spellEnd"/>
            <w:r w:rsidRPr="003A5AA9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15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F713A2F" w14:textId="6A13B8CD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552 (19</w:t>
            </w:r>
            <w:r w:rsidR="000B0100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0)</w:t>
            </w:r>
          </w:p>
        </w:tc>
        <w:tc>
          <w:tcPr>
            <w:tcW w:w="17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5D1D306" w14:textId="5A692E62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430 (18</w:t>
            </w:r>
            <w:r w:rsidR="000B0100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1)</w:t>
            </w:r>
          </w:p>
        </w:tc>
        <w:tc>
          <w:tcPr>
            <w:tcW w:w="127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6D995EA0" w14:textId="77777777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</w:p>
        </w:tc>
      </w:tr>
      <w:tr w:rsidR="003A5AA9" w:rsidRPr="003A5AA9" w14:paraId="3948C52C" w14:textId="77777777" w:rsidTr="000B0100">
        <w:trPr>
          <w:trHeight w:val="233"/>
        </w:trPr>
        <w:tc>
          <w:tcPr>
            <w:tcW w:w="37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B41CD32" w14:textId="77777777" w:rsidR="0046761E" w:rsidRPr="003A5AA9" w:rsidRDefault="0046761E" w:rsidP="00235B64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  </w:t>
            </w:r>
            <w:proofErr w:type="spellStart"/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Beyond</w:t>
            </w:r>
            <w:proofErr w:type="spellEnd"/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</w:t>
            </w:r>
            <w:proofErr w:type="spellStart"/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secondary</w:t>
            </w:r>
            <w:proofErr w:type="spellEnd"/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</w:t>
            </w:r>
          </w:p>
        </w:tc>
        <w:tc>
          <w:tcPr>
            <w:tcW w:w="15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669CFBC" w14:textId="77777777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</w:p>
        </w:tc>
        <w:tc>
          <w:tcPr>
            <w:tcW w:w="17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453073C" w14:textId="77777777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0495B85" w14:textId="77777777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A5AA9" w:rsidRPr="003A5AA9" w14:paraId="691DCB90" w14:textId="77777777" w:rsidTr="000B0100">
        <w:trPr>
          <w:trHeight w:val="138"/>
        </w:trPr>
        <w:tc>
          <w:tcPr>
            <w:tcW w:w="37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7C10A3E" w14:textId="77777777" w:rsidR="0046761E" w:rsidRPr="003A5AA9" w:rsidRDefault="0046761E" w:rsidP="00235B64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proofErr w:type="spellStart"/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Income</w:t>
            </w:r>
            <w:proofErr w:type="spellEnd"/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(n, %)</w:t>
            </w:r>
          </w:p>
        </w:tc>
        <w:tc>
          <w:tcPr>
            <w:tcW w:w="15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3B2BD86" w14:textId="77777777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7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B1D7EB7" w14:textId="77777777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</w:tcPr>
          <w:p w14:paraId="359325CC" w14:textId="240D7F27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0</w:t>
            </w:r>
            <w:r w:rsidR="000B0100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075</w:t>
            </w:r>
          </w:p>
        </w:tc>
      </w:tr>
      <w:tr w:rsidR="003A5AA9" w:rsidRPr="003A5AA9" w14:paraId="5FC153AC" w14:textId="77777777" w:rsidTr="000B0100">
        <w:trPr>
          <w:trHeight w:val="291"/>
        </w:trPr>
        <w:tc>
          <w:tcPr>
            <w:tcW w:w="37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71745F4" w14:textId="77777777" w:rsidR="0046761E" w:rsidRPr="003A5AA9" w:rsidRDefault="0046761E" w:rsidP="00235B64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  Low</w:t>
            </w:r>
          </w:p>
        </w:tc>
        <w:tc>
          <w:tcPr>
            <w:tcW w:w="15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2E37809" w14:textId="1450AC32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1,564 (55</w:t>
            </w:r>
            <w:r w:rsidR="000B0100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7)</w:t>
            </w:r>
          </w:p>
        </w:tc>
        <w:tc>
          <w:tcPr>
            <w:tcW w:w="17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B80B54E" w14:textId="022D4AA3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1,267 (56</w:t>
            </w:r>
            <w:r w:rsidR="000B0100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7)</w:t>
            </w:r>
          </w:p>
        </w:tc>
        <w:tc>
          <w:tcPr>
            <w:tcW w:w="127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53B8487A" w14:textId="77777777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A5AA9" w:rsidRPr="003A5AA9" w14:paraId="315CEA15" w14:textId="77777777" w:rsidTr="000B0100">
        <w:trPr>
          <w:trHeight w:val="268"/>
        </w:trPr>
        <w:tc>
          <w:tcPr>
            <w:tcW w:w="37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6B3E825" w14:textId="77777777" w:rsidR="0046761E" w:rsidRPr="003A5AA9" w:rsidRDefault="0046761E" w:rsidP="00235B64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  </w:t>
            </w:r>
            <w:proofErr w:type="spellStart"/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Middle</w:t>
            </w:r>
            <w:proofErr w:type="spellEnd"/>
          </w:p>
        </w:tc>
        <w:tc>
          <w:tcPr>
            <w:tcW w:w="15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EDD942F" w14:textId="465686C9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914 (32</w:t>
            </w:r>
            <w:r w:rsidR="000B0100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6)</w:t>
            </w:r>
          </w:p>
        </w:tc>
        <w:tc>
          <w:tcPr>
            <w:tcW w:w="17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58A8026" w14:textId="566F8825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754 (33</w:t>
            </w:r>
            <w:r w:rsidR="000B0100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7)</w:t>
            </w:r>
          </w:p>
        </w:tc>
        <w:tc>
          <w:tcPr>
            <w:tcW w:w="127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0D633109" w14:textId="77777777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A5AA9" w:rsidRPr="003A5AA9" w14:paraId="6620C86E" w14:textId="77777777" w:rsidTr="000B0100">
        <w:trPr>
          <w:trHeight w:val="271"/>
        </w:trPr>
        <w:tc>
          <w:tcPr>
            <w:tcW w:w="37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48CE9DD" w14:textId="77777777" w:rsidR="0046761E" w:rsidRPr="003A5AA9" w:rsidRDefault="0046761E" w:rsidP="00235B64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  High</w:t>
            </w:r>
          </w:p>
        </w:tc>
        <w:tc>
          <w:tcPr>
            <w:tcW w:w="15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CF4B301" w14:textId="6FEA126B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329 (11</w:t>
            </w:r>
            <w:r w:rsidR="000B0100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7)</w:t>
            </w:r>
          </w:p>
        </w:tc>
        <w:tc>
          <w:tcPr>
            <w:tcW w:w="17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2840089" w14:textId="5B2DD8C3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215 (9</w:t>
            </w:r>
            <w:r w:rsidR="000B0100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6)</w:t>
            </w:r>
          </w:p>
        </w:tc>
        <w:tc>
          <w:tcPr>
            <w:tcW w:w="12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D155312" w14:textId="77777777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A5AA9" w:rsidRPr="003A5AA9" w14:paraId="728D9262" w14:textId="77777777" w:rsidTr="000B0100">
        <w:trPr>
          <w:trHeight w:val="310"/>
        </w:trPr>
        <w:tc>
          <w:tcPr>
            <w:tcW w:w="37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2B61D93" w14:textId="77777777" w:rsidR="0046761E" w:rsidRPr="003A5AA9" w:rsidRDefault="0046761E" w:rsidP="00235B6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GB"/>
              </w:rPr>
            </w:pPr>
            <w:proofErr w:type="spellStart"/>
            <w:r w:rsidRPr="003A5AA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GB"/>
              </w:rPr>
              <w:t>Anthropometric</w:t>
            </w:r>
            <w:proofErr w:type="spellEnd"/>
          </w:p>
        </w:tc>
        <w:tc>
          <w:tcPr>
            <w:tcW w:w="15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F993C4F" w14:textId="77777777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7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4AB8D78" w14:textId="77777777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45F2EA7" w14:textId="77777777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A5AA9" w:rsidRPr="003A5AA9" w14:paraId="28AD7373" w14:textId="77777777" w:rsidTr="000B0100">
        <w:trPr>
          <w:trHeight w:val="271"/>
        </w:trPr>
        <w:tc>
          <w:tcPr>
            <w:tcW w:w="37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C35B203" w14:textId="6F9D9815" w:rsidR="005F227C" w:rsidRPr="003A5AA9" w:rsidRDefault="005F227C" w:rsidP="005F227C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  <w:t>BMI (kg/m</w:t>
            </w: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  <w:lang w:val="en-GB" w:eastAsia="en-GB"/>
              </w:rPr>
              <w:t>2</w:t>
            </w: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  <w:t>),</w:t>
            </w: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</w:t>
            </w: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  <w:t>mean (SD)</w:t>
            </w:r>
          </w:p>
        </w:tc>
        <w:tc>
          <w:tcPr>
            <w:tcW w:w="15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2FAF308" w14:textId="5E3DF19F" w:rsidR="005F227C" w:rsidRPr="003A5AA9" w:rsidRDefault="005F227C" w:rsidP="005F22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27.9 (5</w:t>
            </w:r>
            <w:r w:rsidR="000B0100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4)</w:t>
            </w:r>
          </w:p>
        </w:tc>
        <w:tc>
          <w:tcPr>
            <w:tcW w:w="17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04A60DC" w14:textId="3C915CE9" w:rsidR="005F227C" w:rsidRPr="003A5AA9" w:rsidRDefault="005F227C" w:rsidP="005F22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27</w:t>
            </w:r>
            <w:r w:rsidR="000B0100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8 (5</w:t>
            </w:r>
            <w:r w:rsidR="000B0100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3)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072A193" w14:textId="4C943327" w:rsidR="005F227C" w:rsidRPr="003A5AA9" w:rsidRDefault="005F227C" w:rsidP="005F22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0</w:t>
            </w:r>
            <w:r w:rsidR="000B0100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709</w:t>
            </w:r>
          </w:p>
        </w:tc>
      </w:tr>
      <w:tr w:rsidR="003A5AA9" w:rsidRPr="003A5AA9" w14:paraId="2C41B2ED" w14:textId="77777777" w:rsidTr="000B0100">
        <w:trPr>
          <w:trHeight w:val="249"/>
        </w:trPr>
        <w:tc>
          <w:tcPr>
            <w:tcW w:w="37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132BD99" w14:textId="3893B0AD" w:rsidR="005F227C" w:rsidRPr="003A5AA9" w:rsidRDefault="005F227C" w:rsidP="005F227C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  <w:t>BMI categories, n (%)</w:t>
            </w:r>
          </w:p>
        </w:tc>
        <w:tc>
          <w:tcPr>
            <w:tcW w:w="15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2A0609D" w14:textId="77777777" w:rsidR="005F227C" w:rsidRPr="003A5AA9" w:rsidRDefault="005F227C" w:rsidP="005F22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7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DA72C32" w14:textId="77777777" w:rsidR="005F227C" w:rsidRPr="003A5AA9" w:rsidRDefault="005F227C" w:rsidP="005F22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</w:tcPr>
          <w:p w14:paraId="215746BE" w14:textId="56232CE0" w:rsidR="005F227C" w:rsidRPr="003A5AA9" w:rsidRDefault="005F227C" w:rsidP="005F22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0</w:t>
            </w:r>
            <w:r w:rsidR="000B0100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147</w:t>
            </w:r>
          </w:p>
        </w:tc>
      </w:tr>
      <w:tr w:rsidR="003A5AA9" w:rsidRPr="003A5AA9" w14:paraId="270D9B0C" w14:textId="77777777" w:rsidTr="000B0100">
        <w:trPr>
          <w:trHeight w:val="374"/>
        </w:trPr>
        <w:tc>
          <w:tcPr>
            <w:tcW w:w="37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F7A0802" w14:textId="647B3ADF" w:rsidR="005F227C" w:rsidRPr="003A5AA9" w:rsidRDefault="005F227C" w:rsidP="005F227C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  <w:t xml:space="preserve">   Normal weight (18</w:t>
            </w:r>
            <w:r w:rsidR="00E32649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  <w:t>5-24</w:t>
            </w:r>
            <w:r w:rsidR="00E32649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  <w:t>9 kg/m</w:t>
            </w: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  <w:lang w:val="en-GB" w:eastAsia="en-GB"/>
              </w:rPr>
              <w:t>2</w:t>
            </w: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  <w:t>)</w:t>
            </w:r>
          </w:p>
        </w:tc>
        <w:tc>
          <w:tcPr>
            <w:tcW w:w="15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79233BB" w14:textId="725DA6FD" w:rsidR="005F227C" w:rsidRPr="003A5AA9" w:rsidRDefault="005F227C" w:rsidP="005F22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854 (30</w:t>
            </w:r>
            <w:r w:rsidR="000B0100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1)</w:t>
            </w:r>
          </w:p>
        </w:tc>
        <w:tc>
          <w:tcPr>
            <w:tcW w:w="17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ED76246" w14:textId="24C7975C" w:rsidR="005F227C" w:rsidRPr="003A5AA9" w:rsidRDefault="005F227C" w:rsidP="005F22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538 (28</w:t>
            </w:r>
            <w:r w:rsidR="000B0100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5)</w:t>
            </w:r>
          </w:p>
        </w:tc>
        <w:tc>
          <w:tcPr>
            <w:tcW w:w="127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27E2135D" w14:textId="77777777" w:rsidR="005F227C" w:rsidRPr="003A5AA9" w:rsidRDefault="005F227C" w:rsidP="005F22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A5AA9" w:rsidRPr="003A5AA9" w14:paraId="4C72B413" w14:textId="77777777" w:rsidTr="000B0100">
        <w:trPr>
          <w:trHeight w:val="374"/>
        </w:trPr>
        <w:tc>
          <w:tcPr>
            <w:tcW w:w="37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001E10B" w14:textId="78061842" w:rsidR="005F227C" w:rsidRPr="003A5AA9" w:rsidRDefault="005F227C" w:rsidP="005F227C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  <w:t xml:space="preserve">   Overweight (25</w:t>
            </w:r>
            <w:r w:rsidR="00E32649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  <w:t>0-29</w:t>
            </w:r>
            <w:r w:rsidR="00E32649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  <w:t>9 kg/m</w:t>
            </w: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  <w:lang w:val="en-GB" w:eastAsia="en-GB"/>
              </w:rPr>
              <w:t>2</w:t>
            </w: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  <w:t>)</w:t>
            </w:r>
          </w:p>
        </w:tc>
        <w:tc>
          <w:tcPr>
            <w:tcW w:w="15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32339FC" w14:textId="51032914" w:rsidR="005F227C" w:rsidRPr="003A5AA9" w:rsidRDefault="005F227C" w:rsidP="005F22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1,126 (39</w:t>
            </w:r>
            <w:r w:rsidR="000B0100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7)</w:t>
            </w:r>
          </w:p>
        </w:tc>
        <w:tc>
          <w:tcPr>
            <w:tcW w:w="17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9747455" w14:textId="4AE1D0A0" w:rsidR="005F227C" w:rsidRPr="003A5AA9" w:rsidRDefault="005F227C" w:rsidP="005F22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803 (42</w:t>
            </w:r>
            <w:r w:rsidR="000B0100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6)</w:t>
            </w:r>
          </w:p>
        </w:tc>
        <w:tc>
          <w:tcPr>
            <w:tcW w:w="127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739F970D" w14:textId="77777777" w:rsidR="005F227C" w:rsidRPr="003A5AA9" w:rsidRDefault="005F227C" w:rsidP="005F22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A5AA9" w:rsidRPr="003A5AA9" w14:paraId="1266296F" w14:textId="77777777" w:rsidTr="000B0100">
        <w:trPr>
          <w:trHeight w:val="374"/>
        </w:trPr>
        <w:tc>
          <w:tcPr>
            <w:tcW w:w="37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7731B89" w14:textId="25E91BCE" w:rsidR="005F227C" w:rsidRPr="003A5AA9" w:rsidRDefault="005F227C" w:rsidP="005F227C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  <w:t xml:space="preserve">   Obese (≥30</w:t>
            </w:r>
            <w:r w:rsidR="00E32649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  <w:t>0 kg/m</w:t>
            </w: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  <w:lang w:val="en-GB" w:eastAsia="en-GB"/>
              </w:rPr>
              <w:t>2</w:t>
            </w: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  <w:t>)</w:t>
            </w:r>
          </w:p>
        </w:tc>
        <w:tc>
          <w:tcPr>
            <w:tcW w:w="15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5F4406B" w14:textId="5410693A" w:rsidR="005F227C" w:rsidRPr="003A5AA9" w:rsidRDefault="005F227C" w:rsidP="005F22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856 (30</w:t>
            </w:r>
            <w:r w:rsidR="000B0100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2)</w:t>
            </w:r>
          </w:p>
        </w:tc>
        <w:tc>
          <w:tcPr>
            <w:tcW w:w="17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658270E" w14:textId="217BA400" w:rsidR="005F227C" w:rsidRPr="003A5AA9" w:rsidRDefault="005F227C" w:rsidP="005F22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546 (28</w:t>
            </w:r>
            <w:r w:rsidR="000B0100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9)</w:t>
            </w:r>
          </w:p>
        </w:tc>
        <w:tc>
          <w:tcPr>
            <w:tcW w:w="12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EDF2A4A" w14:textId="77777777" w:rsidR="005F227C" w:rsidRPr="003A5AA9" w:rsidRDefault="005F227C" w:rsidP="005F22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A5AA9" w:rsidRPr="003A5AA9" w14:paraId="42B4C7C4" w14:textId="77777777" w:rsidTr="000B0100">
        <w:trPr>
          <w:trHeight w:val="374"/>
        </w:trPr>
        <w:tc>
          <w:tcPr>
            <w:tcW w:w="37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45044EA" w14:textId="77777777" w:rsidR="0046761E" w:rsidRPr="003A5AA9" w:rsidRDefault="0046761E" w:rsidP="00235B64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WC (cm), mean (SD)</w:t>
            </w:r>
          </w:p>
        </w:tc>
        <w:tc>
          <w:tcPr>
            <w:tcW w:w="15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670AAAF" w14:textId="3627E791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96</w:t>
            </w:r>
            <w:r w:rsidR="000B0100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3 (12</w:t>
            </w:r>
            <w:r w:rsidR="000B0100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3)</w:t>
            </w:r>
          </w:p>
        </w:tc>
        <w:tc>
          <w:tcPr>
            <w:tcW w:w="17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B50E825" w14:textId="3E8B7249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96</w:t>
            </w:r>
            <w:r w:rsidR="000B0100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4 (12</w:t>
            </w:r>
            <w:r w:rsidR="000B0100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9)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9E6B4DA" w14:textId="2B7E5361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0</w:t>
            </w:r>
            <w:r w:rsidR="000B0100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903</w:t>
            </w:r>
          </w:p>
        </w:tc>
      </w:tr>
      <w:tr w:rsidR="003A5AA9" w:rsidRPr="003A5AA9" w14:paraId="15BC43E1" w14:textId="77777777" w:rsidTr="000B0100">
        <w:trPr>
          <w:trHeight w:val="374"/>
        </w:trPr>
        <w:tc>
          <w:tcPr>
            <w:tcW w:w="37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C60895D" w14:textId="77777777" w:rsidR="0046761E" w:rsidRPr="003A5AA9" w:rsidRDefault="0046761E" w:rsidP="00235B64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Central </w:t>
            </w:r>
            <w:proofErr w:type="spellStart"/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Obesity</w:t>
            </w:r>
            <w:proofErr w:type="spellEnd"/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, n (%)</w:t>
            </w:r>
          </w:p>
        </w:tc>
        <w:tc>
          <w:tcPr>
            <w:tcW w:w="15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E82827D" w14:textId="77777777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</w:p>
        </w:tc>
        <w:tc>
          <w:tcPr>
            <w:tcW w:w="17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FD4B6BF" w14:textId="77777777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E73A636" w14:textId="559FBBB9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0</w:t>
            </w:r>
            <w:r w:rsidR="000B0100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325</w:t>
            </w:r>
          </w:p>
        </w:tc>
      </w:tr>
      <w:tr w:rsidR="003A5AA9" w:rsidRPr="003A5AA9" w14:paraId="4156EBAC" w14:textId="77777777" w:rsidTr="000B0100">
        <w:trPr>
          <w:trHeight w:val="374"/>
        </w:trPr>
        <w:tc>
          <w:tcPr>
            <w:tcW w:w="37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284D58B" w14:textId="77777777" w:rsidR="0046761E" w:rsidRPr="003A5AA9" w:rsidRDefault="0046761E" w:rsidP="00235B64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lastRenderedPageBreak/>
              <w:t xml:space="preserve">   Normal</w:t>
            </w:r>
          </w:p>
        </w:tc>
        <w:tc>
          <w:tcPr>
            <w:tcW w:w="15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D012849" w14:textId="1A3F510D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1,676 (57</w:t>
            </w:r>
            <w:r w:rsidR="000B0100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9)</w:t>
            </w:r>
          </w:p>
        </w:tc>
        <w:tc>
          <w:tcPr>
            <w:tcW w:w="17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0735CD9" w14:textId="5E8ACD83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1,096 (56</w:t>
            </w:r>
            <w:r w:rsidR="000B0100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5)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4BDD310" w14:textId="77777777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</w:p>
        </w:tc>
      </w:tr>
      <w:tr w:rsidR="003A5AA9" w:rsidRPr="003A5AA9" w14:paraId="4B77AFCE" w14:textId="77777777" w:rsidTr="000B0100">
        <w:trPr>
          <w:trHeight w:val="374"/>
        </w:trPr>
        <w:tc>
          <w:tcPr>
            <w:tcW w:w="37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E9BFDAD" w14:textId="77777777" w:rsidR="0046761E" w:rsidRPr="003A5AA9" w:rsidRDefault="0046761E" w:rsidP="00235B64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  </w:t>
            </w:r>
            <w:proofErr w:type="spellStart"/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Obese</w:t>
            </w:r>
            <w:proofErr w:type="spellEnd"/>
          </w:p>
        </w:tc>
        <w:tc>
          <w:tcPr>
            <w:tcW w:w="15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15FA7AC" w14:textId="6945D264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1,219 (42</w:t>
            </w:r>
            <w:r w:rsidR="000B0100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1)</w:t>
            </w:r>
          </w:p>
        </w:tc>
        <w:tc>
          <w:tcPr>
            <w:tcW w:w="17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DB03272" w14:textId="725A10C8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845 (43</w:t>
            </w:r>
            <w:r w:rsidR="000B0100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5)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B8C2BC2" w14:textId="77777777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</w:p>
        </w:tc>
      </w:tr>
      <w:tr w:rsidR="003A5AA9" w:rsidRPr="003A5AA9" w14:paraId="0F30612C" w14:textId="77777777" w:rsidTr="000B0100">
        <w:trPr>
          <w:trHeight w:val="374"/>
        </w:trPr>
        <w:tc>
          <w:tcPr>
            <w:tcW w:w="37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9A05544" w14:textId="77777777" w:rsidR="0046761E" w:rsidRPr="003A5AA9" w:rsidRDefault="0046761E" w:rsidP="00235B6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GB"/>
              </w:rPr>
            </w:pPr>
            <w:proofErr w:type="spellStart"/>
            <w:r w:rsidRPr="003A5AA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GB"/>
              </w:rPr>
              <w:t>Lifestyles</w:t>
            </w:r>
            <w:proofErr w:type="spellEnd"/>
          </w:p>
        </w:tc>
        <w:tc>
          <w:tcPr>
            <w:tcW w:w="15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6F3ECF8" w14:textId="77777777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7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6D6A2B5" w14:textId="77777777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32CF7EF" w14:textId="77777777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A5AA9" w:rsidRPr="003A5AA9" w14:paraId="6A9EEC86" w14:textId="77777777" w:rsidTr="000B0100">
        <w:trPr>
          <w:trHeight w:val="374"/>
        </w:trPr>
        <w:tc>
          <w:tcPr>
            <w:tcW w:w="37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41BC9BB" w14:textId="77777777" w:rsidR="005F227C" w:rsidRPr="003A5AA9" w:rsidRDefault="005F227C" w:rsidP="005F227C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  <w:t xml:space="preserve">Total physical activity </w:t>
            </w:r>
          </w:p>
          <w:p w14:paraId="51380FE9" w14:textId="7916DAA7" w:rsidR="005F227C" w:rsidRPr="003A5AA9" w:rsidRDefault="005F227C" w:rsidP="005F227C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  <w:t>(METs/h/week), mean (SD)</w:t>
            </w:r>
          </w:p>
        </w:tc>
        <w:tc>
          <w:tcPr>
            <w:tcW w:w="15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EC73BC0" w14:textId="6E060B6C" w:rsidR="005F227C" w:rsidRPr="003A5AA9" w:rsidRDefault="005F227C" w:rsidP="005F22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121</w:t>
            </w:r>
            <w:r w:rsidR="000B0100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6 (147</w:t>
            </w:r>
            <w:r w:rsidR="000B0100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5)</w:t>
            </w:r>
          </w:p>
        </w:tc>
        <w:tc>
          <w:tcPr>
            <w:tcW w:w="17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C4C3A58" w14:textId="6EB1D2F7" w:rsidR="005F227C" w:rsidRPr="003A5AA9" w:rsidRDefault="005F227C" w:rsidP="005F22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113</w:t>
            </w:r>
            <w:r w:rsidR="000B0100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9 (140</w:t>
            </w:r>
            <w:r w:rsidR="000B0100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8)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3673D13" w14:textId="7AD24C73" w:rsidR="005F227C" w:rsidRPr="003A5AA9" w:rsidRDefault="005F227C" w:rsidP="005F22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0</w:t>
            </w:r>
            <w:r w:rsidR="000B0100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057</w:t>
            </w:r>
          </w:p>
        </w:tc>
      </w:tr>
      <w:tr w:rsidR="003A5AA9" w:rsidRPr="003A5AA9" w14:paraId="1CB4C0C9" w14:textId="77777777" w:rsidTr="000B0100">
        <w:trPr>
          <w:trHeight w:val="374"/>
        </w:trPr>
        <w:tc>
          <w:tcPr>
            <w:tcW w:w="37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DE4BCB9" w14:textId="364C832C" w:rsidR="005F227C" w:rsidRPr="003A5AA9" w:rsidRDefault="005F227C" w:rsidP="005F227C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  <w:t>Transport physical activity(min/day), mean (SD)</w:t>
            </w:r>
          </w:p>
        </w:tc>
        <w:tc>
          <w:tcPr>
            <w:tcW w:w="15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B29028F" w14:textId="55D7844C" w:rsidR="005F227C" w:rsidRPr="003A5AA9" w:rsidRDefault="005F227C" w:rsidP="005F22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49</w:t>
            </w:r>
            <w:r w:rsidR="000B0100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2 (85</w:t>
            </w:r>
            <w:r w:rsidR="000B0100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6)</w:t>
            </w:r>
          </w:p>
        </w:tc>
        <w:tc>
          <w:tcPr>
            <w:tcW w:w="17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F5423CE" w14:textId="38DF660A" w:rsidR="005F227C" w:rsidRPr="003A5AA9" w:rsidRDefault="005F227C" w:rsidP="005F22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48</w:t>
            </w:r>
            <w:r w:rsidR="000B0100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6 (83</w:t>
            </w:r>
            <w:r w:rsidR="000B0100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6)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9EE796B" w14:textId="7D69FE54" w:rsidR="005F227C" w:rsidRPr="003A5AA9" w:rsidRDefault="005F227C" w:rsidP="005F22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0</w:t>
            </w:r>
            <w:r w:rsidR="000B0100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786</w:t>
            </w:r>
          </w:p>
        </w:tc>
      </w:tr>
      <w:tr w:rsidR="003A5AA9" w:rsidRPr="003A5AA9" w14:paraId="08A95721" w14:textId="77777777" w:rsidTr="000B0100">
        <w:trPr>
          <w:trHeight w:val="374"/>
        </w:trPr>
        <w:tc>
          <w:tcPr>
            <w:tcW w:w="37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D549A5C" w14:textId="2D48754B" w:rsidR="005F227C" w:rsidRPr="003A5AA9" w:rsidRDefault="005F227C" w:rsidP="005F227C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  <w:t>Moderate PA (min/day), mean (SD)</w:t>
            </w:r>
          </w:p>
        </w:tc>
        <w:tc>
          <w:tcPr>
            <w:tcW w:w="15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1B2B63C" w14:textId="096E686C" w:rsidR="005F227C" w:rsidRPr="003A5AA9" w:rsidRDefault="005F227C" w:rsidP="005F22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102</w:t>
            </w:r>
            <w:r w:rsidR="000B0100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2 (147</w:t>
            </w:r>
            <w:r w:rsidR="000B0100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5)</w:t>
            </w:r>
          </w:p>
        </w:tc>
        <w:tc>
          <w:tcPr>
            <w:tcW w:w="17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005C41D" w14:textId="7A4C85A1" w:rsidR="005F227C" w:rsidRPr="003A5AA9" w:rsidRDefault="005F227C" w:rsidP="005F22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105</w:t>
            </w:r>
            <w:r w:rsidR="000B0100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7 (151</w:t>
            </w:r>
            <w:r w:rsidR="000B0100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5)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841355F" w14:textId="43D4D1AB" w:rsidR="005F227C" w:rsidRPr="003A5AA9" w:rsidRDefault="005F227C" w:rsidP="005F22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0</w:t>
            </w:r>
            <w:r w:rsidR="000B0100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391</w:t>
            </w:r>
          </w:p>
        </w:tc>
      </w:tr>
      <w:tr w:rsidR="003A5AA9" w:rsidRPr="003A5AA9" w14:paraId="1E41229C" w14:textId="77777777" w:rsidTr="000B0100">
        <w:trPr>
          <w:trHeight w:val="374"/>
        </w:trPr>
        <w:tc>
          <w:tcPr>
            <w:tcW w:w="37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38049C1" w14:textId="5DCA124D" w:rsidR="005F227C" w:rsidRPr="003A5AA9" w:rsidRDefault="005F227C" w:rsidP="005F227C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  <w:t>Vigorous PA (min/day), mean (SD)</w:t>
            </w:r>
          </w:p>
        </w:tc>
        <w:tc>
          <w:tcPr>
            <w:tcW w:w="15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B9A56DE" w14:textId="3E4E34F3" w:rsidR="005F227C" w:rsidRPr="003A5AA9" w:rsidRDefault="005F227C" w:rsidP="005F22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54</w:t>
            </w:r>
            <w:r w:rsidR="000B0100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5 (126</w:t>
            </w:r>
            <w:r w:rsidR="000B0100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0)</w:t>
            </w:r>
          </w:p>
        </w:tc>
        <w:tc>
          <w:tcPr>
            <w:tcW w:w="17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B034FBF" w14:textId="4DC2053C" w:rsidR="005F227C" w:rsidRPr="003A5AA9" w:rsidRDefault="005F227C" w:rsidP="005F22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44</w:t>
            </w:r>
            <w:r w:rsidR="000B0100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8 (115</w:t>
            </w:r>
            <w:r w:rsidR="000B0100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8)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9174F11" w14:textId="578CC7EB" w:rsidR="005F227C" w:rsidRPr="003A5AA9" w:rsidRDefault="005F227C" w:rsidP="005F227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0</w:t>
            </w:r>
            <w:r w:rsidR="000B0100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004</w:t>
            </w:r>
          </w:p>
        </w:tc>
      </w:tr>
      <w:tr w:rsidR="003A5AA9" w:rsidRPr="003A5AA9" w14:paraId="65D881BB" w14:textId="77777777" w:rsidTr="000B0100">
        <w:trPr>
          <w:trHeight w:val="374"/>
        </w:trPr>
        <w:tc>
          <w:tcPr>
            <w:tcW w:w="37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3D96F92" w14:textId="77777777" w:rsidR="0046761E" w:rsidRPr="003A5AA9" w:rsidRDefault="0046761E" w:rsidP="00235B64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proofErr w:type="spellStart"/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Physical</w:t>
            </w:r>
            <w:proofErr w:type="spellEnd"/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</w:t>
            </w:r>
            <w:proofErr w:type="spellStart"/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Activity</w:t>
            </w:r>
            <w:proofErr w:type="spellEnd"/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, n (%)</w:t>
            </w:r>
          </w:p>
        </w:tc>
        <w:tc>
          <w:tcPr>
            <w:tcW w:w="15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79A1706" w14:textId="77777777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</w:p>
        </w:tc>
        <w:tc>
          <w:tcPr>
            <w:tcW w:w="17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D71F2A2" w14:textId="77777777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7760632" w14:textId="21CA2BB9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0</w:t>
            </w:r>
            <w:r w:rsidR="000B0100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925</w:t>
            </w:r>
          </w:p>
        </w:tc>
      </w:tr>
      <w:tr w:rsidR="003A5AA9" w:rsidRPr="003A5AA9" w14:paraId="6021DA43" w14:textId="77777777" w:rsidTr="000B0100">
        <w:trPr>
          <w:trHeight w:val="374"/>
        </w:trPr>
        <w:tc>
          <w:tcPr>
            <w:tcW w:w="37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DF5CD68" w14:textId="77777777" w:rsidR="0046761E" w:rsidRPr="003A5AA9" w:rsidRDefault="0046761E" w:rsidP="00235B64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  Active</w:t>
            </w:r>
          </w:p>
        </w:tc>
        <w:tc>
          <w:tcPr>
            <w:tcW w:w="15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9D5ECE5" w14:textId="3FB0C525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2,159 (76</w:t>
            </w:r>
            <w:r w:rsidR="000B0100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0)</w:t>
            </w:r>
          </w:p>
        </w:tc>
        <w:tc>
          <w:tcPr>
            <w:tcW w:w="17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EEDC610" w14:textId="6B197AC3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1,764 (76</w:t>
            </w:r>
            <w:r w:rsidR="000B0100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1)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2D4287B" w14:textId="77777777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</w:p>
        </w:tc>
      </w:tr>
      <w:tr w:rsidR="003A5AA9" w:rsidRPr="003A5AA9" w14:paraId="36D422B7" w14:textId="77777777" w:rsidTr="000B0100">
        <w:trPr>
          <w:trHeight w:val="374"/>
        </w:trPr>
        <w:tc>
          <w:tcPr>
            <w:tcW w:w="37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DBF258B" w14:textId="77777777" w:rsidR="0046761E" w:rsidRPr="003A5AA9" w:rsidRDefault="0046761E" w:rsidP="00235B64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  Inactive</w:t>
            </w:r>
          </w:p>
        </w:tc>
        <w:tc>
          <w:tcPr>
            <w:tcW w:w="15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90FF9DE" w14:textId="29987E7C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681 (24</w:t>
            </w:r>
            <w:r w:rsidR="000B0100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0)</w:t>
            </w:r>
          </w:p>
        </w:tc>
        <w:tc>
          <w:tcPr>
            <w:tcW w:w="17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4F1B893" w14:textId="259B489C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553 (23</w:t>
            </w:r>
            <w:r w:rsidR="000B0100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9)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842D436" w14:textId="77777777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A5AA9" w:rsidRPr="003A5AA9" w14:paraId="2DB7497B" w14:textId="77777777" w:rsidTr="000B0100">
        <w:trPr>
          <w:trHeight w:val="374"/>
        </w:trPr>
        <w:tc>
          <w:tcPr>
            <w:tcW w:w="37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3448D24" w14:textId="51CCBED7" w:rsidR="0046761E" w:rsidRPr="003A5AA9" w:rsidRDefault="0046761E" w:rsidP="00235B64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proofErr w:type="spellStart"/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Sitting</w:t>
            </w:r>
            <w:proofErr w:type="spellEnd"/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time (</w:t>
            </w:r>
            <w:proofErr w:type="spellStart"/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hr</w:t>
            </w:r>
            <w:proofErr w:type="spellEnd"/>
            <w:r w:rsidR="005F227C"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/</w:t>
            </w:r>
            <w:proofErr w:type="spellStart"/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day</w:t>
            </w:r>
            <w:proofErr w:type="spellEnd"/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) </w:t>
            </w:r>
          </w:p>
        </w:tc>
        <w:tc>
          <w:tcPr>
            <w:tcW w:w="15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7E75C91" w14:textId="731F7CA6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3</w:t>
            </w:r>
            <w:r w:rsidR="000B0100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4 (2</w:t>
            </w:r>
            <w:r w:rsidR="000B0100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7)</w:t>
            </w:r>
          </w:p>
        </w:tc>
        <w:tc>
          <w:tcPr>
            <w:tcW w:w="17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1D71341" w14:textId="4E97B562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3</w:t>
            </w:r>
            <w:r w:rsidR="000B0100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4 (2</w:t>
            </w:r>
            <w:r w:rsidR="000B0100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6)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30A504C" w14:textId="5ABDCCFE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0</w:t>
            </w:r>
            <w:r w:rsidR="000B0100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312</w:t>
            </w:r>
          </w:p>
        </w:tc>
      </w:tr>
      <w:tr w:rsidR="003A5AA9" w:rsidRPr="003A5AA9" w14:paraId="0815F29B" w14:textId="77777777" w:rsidTr="000B0100">
        <w:trPr>
          <w:trHeight w:val="374"/>
        </w:trPr>
        <w:tc>
          <w:tcPr>
            <w:tcW w:w="37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B8AC44E" w14:textId="1A33F6C7" w:rsidR="0046761E" w:rsidRPr="003A5AA9" w:rsidRDefault="005F227C" w:rsidP="00235B64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  <w:t>Fruit and vegetables</w:t>
            </w:r>
            <w:r w:rsidR="0046761E" w:rsidRPr="003A5AA9"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  <w:t xml:space="preserve"> intake (</w:t>
            </w: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  <w:t>g/</w:t>
            </w:r>
            <w:r w:rsidR="0046761E" w:rsidRPr="003A5AA9"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  <w:t>da</w:t>
            </w: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  <w:t>y</w:t>
            </w:r>
            <w:r w:rsidR="0046761E" w:rsidRPr="003A5AA9"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  <w:t>), mean (SD)</w:t>
            </w:r>
          </w:p>
        </w:tc>
        <w:tc>
          <w:tcPr>
            <w:tcW w:w="15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599CF42" w14:textId="7A43672C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215</w:t>
            </w:r>
            <w:r w:rsidR="000B0100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4 (137</w:t>
            </w:r>
            <w:r w:rsidR="000B0100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8)</w:t>
            </w:r>
          </w:p>
        </w:tc>
        <w:tc>
          <w:tcPr>
            <w:tcW w:w="17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8B0F89C" w14:textId="25BAA157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214</w:t>
            </w:r>
            <w:r w:rsidR="000B0100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4 (138</w:t>
            </w:r>
            <w:r w:rsidR="000B0100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2)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83E4625" w14:textId="3873B3A6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A5AA9">
              <w:rPr>
                <w:rFonts w:ascii="Times New Roman" w:hAnsi="Times New Roman" w:cs="Times New Roman"/>
                <w:sz w:val="24"/>
                <w:szCs w:val="24"/>
              </w:rPr>
              <w:t>0</w:t>
            </w:r>
            <w:r w:rsidR="000B0100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hAnsi="Times New Roman" w:cs="Times New Roman"/>
                <w:sz w:val="24"/>
                <w:szCs w:val="24"/>
              </w:rPr>
              <w:t>810</w:t>
            </w:r>
          </w:p>
        </w:tc>
      </w:tr>
      <w:tr w:rsidR="003A5AA9" w:rsidRPr="003A5AA9" w14:paraId="014384ED" w14:textId="77777777" w:rsidTr="000B0100">
        <w:trPr>
          <w:trHeight w:val="374"/>
        </w:trPr>
        <w:tc>
          <w:tcPr>
            <w:tcW w:w="37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D08CCD8" w14:textId="1B6F4547" w:rsidR="0046761E" w:rsidRPr="003A5AA9" w:rsidRDefault="0046761E" w:rsidP="00235B64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  <w:t>Alcohol intake (g</w:t>
            </w:r>
            <w:r w:rsidR="005F227C" w:rsidRPr="003A5AA9"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  <w:t>/</w:t>
            </w: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  <w:t>day), mean (SD)</w:t>
            </w:r>
          </w:p>
        </w:tc>
        <w:tc>
          <w:tcPr>
            <w:tcW w:w="15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5A75E92" w14:textId="01A14047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51</w:t>
            </w:r>
            <w:r w:rsidR="000B0100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2 (69</w:t>
            </w:r>
            <w:r w:rsidR="000B0100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7)</w:t>
            </w:r>
          </w:p>
        </w:tc>
        <w:tc>
          <w:tcPr>
            <w:tcW w:w="17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0E3FAA7" w14:textId="1CC2337D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57</w:t>
            </w:r>
            <w:r w:rsidR="000B0100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4 (116</w:t>
            </w:r>
            <w:r w:rsidR="000B0100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2)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513BCED" w14:textId="0A93D4BF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A5AA9">
              <w:rPr>
                <w:rFonts w:ascii="Times New Roman" w:hAnsi="Times New Roman" w:cs="Times New Roman"/>
                <w:sz w:val="24"/>
                <w:szCs w:val="24"/>
              </w:rPr>
              <w:t>0</w:t>
            </w:r>
            <w:r w:rsidR="000B0100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hAnsi="Times New Roman" w:cs="Times New Roman"/>
                <w:sz w:val="24"/>
                <w:szCs w:val="24"/>
              </w:rPr>
              <w:t>179</w:t>
            </w:r>
          </w:p>
        </w:tc>
      </w:tr>
      <w:tr w:rsidR="003A5AA9" w:rsidRPr="003A5AA9" w14:paraId="14D15A91" w14:textId="77777777" w:rsidTr="000B0100">
        <w:trPr>
          <w:trHeight w:val="258"/>
        </w:trPr>
        <w:tc>
          <w:tcPr>
            <w:tcW w:w="37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64F2DC0" w14:textId="77777777" w:rsidR="0046761E" w:rsidRPr="003A5AA9" w:rsidRDefault="0046761E" w:rsidP="00235B64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proofErr w:type="gramStart"/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Smoking</w:t>
            </w:r>
            <w:proofErr w:type="gramEnd"/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Status, n (%)</w:t>
            </w:r>
          </w:p>
        </w:tc>
        <w:tc>
          <w:tcPr>
            <w:tcW w:w="15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69AD452" w14:textId="77777777" w:rsidR="0046761E" w:rsidRPr="003A5AA9" w:rsidRDefault="0046761E" w:rsidP="00235B64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7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CD054A0" w14:textId="77777777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</w:tcPr>
          <w:p w14:paraId="4F4B3F89" w14:textId="365FF632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0</w:t>
            </w:r>
            <w:r w:rsidR="000B0100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881</w:t>
            </w:r>
          </w:p>
        </w:tc>
      </w:tr>
      <w:tr w:rsidR="003A5AA9" w:rsidRPr="003A5AA9" w14:paraId="6C8D9D03" w14:textId="77777777" w:rsidTr="000B0100">
        <w:trPr>
          <w:trHeight w:val="197"/>
        </w:trPr>
        <w:tc>
          <w:tcPr>
            <w:tcW w:w="37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E8C2074" w14:textId="77777777" w:rsidR="0046761E" w:rsidRPr="003A5AA9" w:rsidRDefault="0046761E" w:rsidP="00235B64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  </w:t>
            </w:r>
            <w:proofErr w:type="spellStart"/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Never</w:t>
            </w:r>
            <w:proofErr w:type="spellEnd"/>
          </w:p>
        </w:tc>
        <w:tc>
          <w:tcPr>
            <w:tcW w:w="15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0C5C953" w14:textId="24CDE58B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1,201 (41</w:t>
            </w:r>
            <w:r w:rsidR="000B0100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4)</w:t>
            </w:r>
          </w:p>
        </w:tc>
        <w:tc>
          <w:tcPr>
            <w:tcW w:w="17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EC93E0E" w14:textId="1D147D50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978 (41</w:t>
            </w:r>
            <w:r w:rsidR="000B0100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2)</w:t>
            </w:r>
          </w:p>
        </w:tc>
        <w:tc>
          <w:tcPr>
            <w:tcW w:w="127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695E952C" w14:textId="77777777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A5AA9" w:rsidRPr="003A5AA9" w14:paraId="2F960207" w14:textId="77777777" w:rsidTr="000B0100">
        <w:trPr>
          <w:trHeight w:val="244"/>
        </w:trPr>
        <w:tc>
          <w:tcPr>
            <w:tcW w:w="37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FCD68BD" w14:textId="77777777" w:rsidR="0046761E" w:rsidRPr="003A5AA9" w:rsidRDefault="0046761E" w:rsidP="00235B64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  Ex-</w:t>
            </w:r>
            <w:proofErr w:type="spellStart"/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smoker</w:t>
            </w:r>
            <w:proofErr w:type="spellEnd"/>
          </w:p>
        </w:tc>
        <w:tc>
          <w:tcPr>
            <w:tcW w:w="15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637DCD2" w14:textId="3493E994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690 (23</w:t>
            </w:r>
            <w:r w:rsidR="000B0100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7)</w:t>
            </w:r>
          </w:p>
        </w:tc>
        <w:tc>
          <w:tcPr>
            <w:tcW w:w="17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81F4D0A" w14:textId="55145AC1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578 (24</w:t>
            </w:r>
            <w:r w:rsidR="000B0100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3)</w:t>
            </w:r>
          </w:p>
        </w:tc>
        <w:tc>
          <w:tcPr>
            <w:tcW w:w="127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23DB4FED" w14:textId="77777777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A5AA9" w:rsidRPr="003A5AA9" w14:paraId="4B5BE0CF" w14:textId="77777777" w:rsidTr="000B0100">
        <w:trPr>
          <w:trHeight w:val="275"/>
        </w:trPr>
        <w:tc>
          <w:tcPr>
            <w:tcW w:w="37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8D89299" w14:textId="77777777" w:rsidR="0046761E" w:rsidRPr="003A5AA9" w:rsidRDefault="0046761E" w:rsidP="00235B64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  </w:t>
            </w:r>
            <w:proofErr w:type="spellStart"/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Current</w:t>
            </w:r>
            <w:proofErr w:type="spellEnd"/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</w:t>
            </w:r>
            <w:proofErr w:type="spellStart"/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smoker</w:t>
            </w:r>
            <w:proofErr w:type="spellEnd"/>
          </w:p>
        </w:tc>
        <w:tc>
          <w:tcPr>
            <w:tcW w:w="15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77CB912" w14:textId="77AD7A6A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1,012 (34</w:t>
            </w:r>
            <w:r w:rsidR="000B0100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9)</w:t>
            </w:r>
          </w:p>
        </w:tc>
        <w:tc>
          <w:tcPr>
            <w:tcW w:w="17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6D4B7F0" w14:textId="1BFAC944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818 (34</w:t>
            </w:r>
            <w:r w:rsidR="000B0100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5)</w:t>
            </w:r>
          </w:p>
        </w:tc>
        <w:tc>
          <w:tcPr>
            <w:tcW w:w="12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9A14834" w14:textId="77777777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A5AA9" w:rsidRPr="003A5AA9" w14:paraId="78D9DD20" w14:textId="77777777" w:rsidTr="000B0100">
        <w:trPr>
          <w:trHeight w:val="374"/>
        </w:trPr>
        <w:tc>
          <w:tcPr>
            <w:tcW w:w="37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ECC50F3" w14:textId="77777777" w:rsidR="0046761E" w:rsidRPr="003A5AA9" w:rsidRDefault="0046761E" w:rsidP="00235B6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GB"/>
              </w:rPr>
            </w:pPr>
            <w:proofErr w:type="spellStart"/>
            <w:r w:rsidRPr="003A5AA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GB"/>
              </w:rPr>
              <w:t>Health</w:t>
            </w:r>
            <w:proofErr w:type="spellEnd"/>
            <w:r w:rsidRPr="003A5AA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GB"/>
              </w:rPr>
              <w:t xml:space="preserve"> </w:t>
            </w:r>
            <w:proofErr w:type="gramStart"/>
            <w:r w:rsidRPr="003A5AA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GB"/>
              </w:rPr>
              <w:t>status</w:t>
            </w:r>
            <w:proofErr w:type="gramEnd"/>
          </w:p>
        </w:tc>
        <w:tc>
          <w:tcPr>
            <w:tcW w:w="15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F4A3566" w14:textId="77777777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7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CEF4997" w14:textId="77777777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2E72743" w14:textId="77777777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A5AA9" w:rsidRPr="003A5AA9" w14:paraId="6E9FB38A" w14:textId="77777777" w:rsidTr="000B0100">
        <w:trPr>
          <w:trHeight w:val="374"/>
        </w:trPr>
        <w:tc>
          <w:tcPr>
            <w:tcW w:w="37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904FFC6" w14:textId="77777777" w:rsidR="0046761E" w:rsidRPr="003A5AA9" w:rsidRDefault="0046761E" w:rsidP="00235B64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Diabetes, n (%)</w:t>
            </w:r>
          </w:p>
        </w:tc>
        <w:tc>
          <w:tcPr>
            <w:tcW w:w="15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FD5361B" w14:textId="77777777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</w:p>
        </w:tc>
        <w:tc>
          <w:tcPr>
            <w:tcW w:w="17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1898838" w14:textId="77777777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43BA117" w14:textId="4F7A8CF7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0</w:t>
            </w:r>
            <w:r w:rsidR="000B0100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063</w:t>
            </w:r>
          </w:p>
        </w:tc>
      </w:tr>
      <w:tr w:rsidR="003A5AA9" w:rsidRPr="003A5AA9" w14:paraId="4727226D" w14:textId="77777777" w:rsidTr="000B0100">
        <w:trPr>
          <w:trHeight w:val="374"/>
        </w:trPr>
        <w:tc>
          <w:tcPr>
            <w:tcW w:w="37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FB79A35" w14:textId="77777777" w:rsidR="0046761E" w:rsidRPr="003A5AA9" w:rsidRDefault="0046761E" w:rsidP="00235B64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  No</w:t>
            </w:r>
          </w:p>
        </w:tc>
        <w:tc>
          <w:tcPr>
            <w:tcW w:w="15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1A3E4CE" w14:textId="4DCC839F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2,520 (89</w:t>
            </w:r>
            <w:r w:rsidR="000B0100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4)</w:t>
            </w:r>
          </w:p>
        </w:tc>
        <w:tc>
          <w:tcPr>
            <w:tcW w:w="17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78D8EEC" w14:textId="276705C7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1,642 (87</w:t>
            </w:r>
            <w:r w:rsidR="000B0100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3)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CB0D6A4" w14:textId="77777777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</w:p>
        </w:tc>
      </w:tr>
      <w:tr w:rsidR="003A5AA9" w:rsidRPr="003A5AA9" w14:paraId="3E4C5E4A" w14:textId="77777777" w:rsidTr="000B0100">
        <w:trPr>
          <w:trHeight w:val="374"/>
        </w:trPr>
        <w:tc>
          <w:tcPr>
            <w:tcW w:w="37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3608910" w14:textId="77777777" w:rsidR="0046761E" w:rsidRPr="003A5AA9" w:rsidRDefault="0046761E" w:rsidP="00235B64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  Yes</w:t>
            </w:r>
          </w:p>
        </w:tc>
        <w:tc>
          <w:tcPr>
            <w:tcW w:w="15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9770001" w14:textId="3BF810E1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300 (10</w:t>
            </w:r>
            <w:r w:rsidR="000B0100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6)</w:t>
            </w:r>
          </w:p>
        </w:tc>
        <w:tc>
          <w:tcPr>
            <w:tcW w:w="17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548145C" w14:textId="078C0017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238 (12</w:t>
            </w:r>
            <w:r w:rsidR="000B0100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7)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941D9C7" w14:textId="77777777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</w:p>
        </w:tc>
      </w:tr>
      <w:tr w:rsidR="003A5AA9" w:rsidRPr="003A5AA9" w14:paraId="1E63D1DC" w14:textId="77777777" w:rsidTr="000B0100">
        <w:trPr>
          <w:trHeight w:val="374"/>
        </w:trPr>
        <w:tc>
          <w:tcPr>
            <w:tcW w:w="37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2CA232A" w14:textId="77777777" w:rsidR="0046761E" w:rsidRPr="003A5AA9" w:rsidRDefault="0046761E" w:rsidP="00235B64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proofErr w:type="spellStart"/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Metabolic</w:t>
            </w:r>
            <w:proofErr w:type="spellEnd"/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</w:t>
            </w:r>
            <w:proofErr w:type="spellStart"/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syndrome</w:t>
            </w:r>
            <w:proofErr w:type="spellEnd"/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, n (%)</w:t>
            </w:r>
          </w:p>
        </w:tc>
        <w:tc>
          <w:tcPr>
            <w:tcW w:w="15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FB3B368" w14:textId="77777777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</w:p>
        </w:tc>
        <w:tc>
          <w:tcPr>
            <w:tcW w:w="17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BF6A2FA" w14:textId="77777777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FD736F3" w14:textId="77777777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</w:p>
        </w:tc>
      </w:tr>
      <w:tr w:rsidR="003A5AA9" w:rsidRPr="003A5AA9" w14:paraId="49979C3B" w14:textId="77777777" w:rsidTr="000B0100">
        <w:trPr>
          <w:trHeight w:val="374"/>
        </w:trPr>
        <w:tc>
          <w:tcPr>
            <w:tcW w:w="37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676A6A2" w14:textId="77777777" w:rsidR="0046761E" w:rsidRPr="003A5AA9" w:rsidRDefault="0046761E" w:rsidP="00235B64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  No</w:t>
            </w:r>
          </w:p>
        </w:tc>
        <w:tc>
          <w:tcPr>
            <w:tcW w:w="15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0E37A28" w14:textId="0F05927C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1,601 (64</w:t>
            </w:r>
            <w:r w:rsidR="000B0100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3)</w:t>
            </w:r>
          </w:p>
        </w:tc>
        <w:tc>
          <w:tcPr>
            <w:tcW w:w="17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1D21A2F" w14:textId="7B5210F6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64 (61</w:t>
            </w:r>
            <w:r w:rsidR="000B0100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5)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4436C1F" w14:textId="52D2E6CE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0</w:t>
            </w:r>
            <w:r w:rsidR="000B0100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562</w:t>
            </w:r>
          </w:p>
        </w:tc>
      </w:tr>
      <w:tr w:rsidR="003A5AA9" w:rsidRPr="003A5AA9" w14:paraId="2D5396B3" w14:textId="77777777" w:rsidTr="000B0100">
        <w:trPr>
          <w:trHeight w:val="374"/>
        </w:trPr>
        <w:tc>
          <w:tcPr>
            <w:tcW w:w="37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8515B66" w14:textId="77777777" w:rsidR="0046761E" w:rsidRPr="003A5AA9" w:rsidRDefault="0046761E" w:rsidP="00235B64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  Yes</w:t>
            </w:r>
          </w:p>
        </w:tc>
        <w:tc>
          <w:tcPr>
            <w:tcW w:w="15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42C3B56" w14:textId="6EB6E31A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888 (35</w:t>
            </w:r>
            <w:r w:rsidR="000B0100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7)</w:t>
            </w:r>
          </w:p>
        </w:tc>
        <w:tc>
          <w:tcPr>
            <w:tcW w:w="17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FED1F91" w14:textId="3D8E7D4D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40 (38</w:t>
            </w:r>
            <w:r w:rsidR="000B0100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5)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6E0E8E5" w14:textId="77777777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</w:p>
        </w:tc>
      </w:tr>
      <w:tr w:rsidR="003A5AA9" w:rsidRPr="002A4442" w14:paraId="54D96607" w14:textId="77777777" w:rsidTr="000B0100">
        <w:trPr>
          <w:trHeight w:val="374"/>
        </w:trPr>
        <w:tc>
          <w:tcPr>
            <w:tcW w:w="37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AC90E17" w14:textId="77777777" w:rsidR="0046761E" w:rsidRPr="003A5AA9" w:rsidRDefault="0046761E" w:rsidP="00235B64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  <w:t>Family history of hypertension, n (%)</w:t>
            </w:r>
          </w:p>
        </w:tc>
        <w:tc>
          <w:tcPr>
            <w:tcW w:w="15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E2E89FC" w14:textId="77777777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</w:pPr>
          </w:p>
        </w:tc>
        <w:tc>
          <w:tcPr>
            <w:tcW w:w="17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A704551" w14:textId="77777777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</w:pP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01FF3D1" w14:textId="77777777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</w:pPr>
          </w:p>
        </w:tc>
      </w:tr>
      <w:tr w:rsidR="003A5AA9" w:rsidRPr="003A5AA9" w14:paraId="4C42B670" w14:textId="77777777" w:rsidTr="000B0100">
        <w:trPr>
          <w:trHeight w:val="374"/>
        </w:trPr>
        <w:tc>
          <w:tcPr>
            <w:tcW w:w="37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32BF0DD" w14:textId="77777777" w:rsidR="0046761E" w:rsidRPr="003A5AA9" w:rsidRDefault="0046761E" w:rsidP="00235B64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val="en-GB" w:eastAsia="en-GB"/>
              </w:rPr>
              <w:t xml:space="preserve">   </w:t>
            </w: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No</w:t>
            </w:r>
          </w:p>
        </w:tc>
        <w:tc>
          <w:tcPr>
            <w:tcW w:w="15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7C40B5A" w14:textId="39129BAB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1,718 (61</w:t>
            </w:r>
            <w:r w:rsidR="000B0100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3)</w:t>
            </w:r>
          </w:p>
        </w:tc>
        <w:tc>
          <w:tcPr>
            <w:tcW w:w="17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6F456F4" w14:textId="0FDAFA10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1,368 (60</w:t>
            </w:r>
            <w:r w:rsidR="000B0100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0)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6B8D7FD" w14:textId="367564C6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0</w:t>
            </w:r>
            <w:r w:rsidR="000B0100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332</w:t>
            </w:r>
          </w:p>
        </w:tc>
      </w:tr>
      <w:tr w:rsidR="003A5AA9" w:rsidRPr="003A5AA9" w14:paraId="12709118" w14:textId="77777777" w:rsidTr="000B0100">
        <w:trPr>
          <w:trHeight w:val="374"/>
        </w:trPr>
        <w:tc>
          <w:tcPr>
            <w:tcW w:w="37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65DC300" w14:textId="77777777" w:rsidR="0046761E" w:rsidRPr="003A5AA9" w:rsidRDefault="0046761E" w:rsidP="00235B64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  Yes</w:t>
            </w:r>
          </w:p>
        </w:tc>
        <w:tc>
          <w:tcPr>
            <w:tcW w:w="15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60EA872" w14:textId="5D748AD3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1,083 (38</w:t>
            </w:r>
            <w:r w:rsidR="000B0100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7)</w:t>
            </w:r>
          </w:p>
        </w:tc>
        <w:tc>
          <w:tcPr>
            <w:tcW w:w="17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B610843" w14:textId="5173DFEC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912 (40</w:t>
            </w:r>
            <w:r w:rsidR="000B0100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0)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486CCEE" w14:textId="77777777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</w:p>
        </w:tc>
      </w:tr>
      <w:tr w:rsidR="003A5AA9" w:rsidRPr="003A5AA9" w14:paraId="3D97DA48" w14:textId="77777777" w:rsidTr="000B0100">
        <w:trPr>
          <w:trHeight w:val="374"/>
        </w:trPr>
        <w:tc>
          <w:tcPr>
            <w:tcW w:w="37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37AF5E7" w14:textId="77777777" w:rsidR="0046761E" w:rsidRPr="003A5AA9" w:rsidRDefault="0046761E" w:rsidP="00235B64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SBP (</w:t>
            </w:r>
            <w:proofErr w:type="spellStart"/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mmHg</w:t>
            </w:r>
            <w:proofErr w:type="spellEnd"/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), mean (SD)</w:t>
            </w:r>
          </w:p>
        </w:tc>
        <w:tc>
          <w:tcPr>
            <w:tcW w:w="15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F384A87" w14:textId="15381140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128</w:t>
            </w:r>
            <w:r w:rsidR="000B0100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4 (22</w:t>
            </w:r>
            <w:r w:rsidR="000B0100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9)</w:t>
            </w:r>
          </w:p>
        </w:tc>
        <w:tc>
          <w:tcPr>
            <w:tcW w:w="17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D8FEBF1" w14:textId="7642980F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126</w:t>
            </w:r>
            <w:r w:rsidR="000B0100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2 (22</w:t>
            </w:r>
            <w:r w:rsidR="000B0100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0)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55B60A8" w14:textId="43BA011C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0</w:t>
            </w:r>
            <w:r w:rsidR="000B0100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488</w:t>
            </w:r>
          </w:p>
        </w:tc>
      </w:tr>
      <w:tr w:rsidR="003A5AA9" w:rsidRPr="003A5AA9" w14:paraId="77FE8D2B" w14:textId="77777777" w:rsidTr="000B0100">
        <w:trPr>
          <w:trHeight w:val="374"/>
        </w:trPr>
        <w:tc>
          <w:tcPr>
            <w:tcW w:w="37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59DE06A" w14:textId="77777777" w:rsidR="0046761E" w:rsidRPr="003A5AA9" w:rsidRDefault="0046761E" w:rsidP="00235B64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DBP (</w:t>
            </w:r>
            <w:proofErr w:type="spellStart"/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mmHg</w:t>
            </w:r>
            <w:proofErr w:type="spellEnd"/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), mean (SD)</w:t>
            </w:r>
          </w:p>
        </w:tc>
        <w:tc>
          <w:tcPr>
            <w:tcW w:w="15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4B6F756" w14:textId="2735AC86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76</w:t>
            </w:r>
            <w:r w:rsidR="000B0100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5 (11</w:t>
            </w:r>
            <w:r w:rsidR="000B0100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4)</w:t>
            </w:r>
          </w:p>
        </w:tc>
        <w:tc>
          <w:tcPr>
            <w:tcW w:w="17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A3B53E4" w14:textId="2C420AD0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75</w:t>
            </w:r>
            <w:r w:rsidR="000B0100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3 (10</w:t>
            </w:r>
            <w:r w:rsidR="000B0100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9)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10E2DC3" w14:textId="3AEBC5A1" w:rsidR="0046761E" w:rsidRPr="003A5AA9" w:rsidRDefault="0046761E" w:rsidP="00235B6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0</w:t>
            </w:r>
            <w:r w:rsidR="000B0100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654</w:t>
            </w:r>
          </w:p>
        </w:tc>
      </w:tr>
    </w:tbl>
    <w:p w14:paraId="7B7AAA12" w14:textId="2C72F82D" w:rsidR="0046761E" w:rsidRPr="003A5AA9" w:rsidRDefault="0046761E" w:rsidP="0046761E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3A5AA9">
        <w:rPr>
          <w:rFonts w:ascii="Times New Roman" w:hAnsi="Times New Roman" w:cs="Times New Roman"/>
          <w:sz w:val="24"/>
          <w:szCs w:val="24"/>
          <w:lang w:val="en-GB"/>
        </w:rPr>
        <w:t xml:space="preserve">Data presented as mean and SD for continuous variables or n and % for categorical variables. Quantitative data was checked for normality using skewness and kurtosis normality tests whereas chi-square test was used for categorical variables. Sodium excretion was determined through a </w:t>
      </w:r>
      <w:r w:rsidRPr="003A5AA9">
        <w:rPr>
          <w:rFonts w:ascii="Times New Roman" w:hAnsi="Times New Roman" w:cs="Times New Roman"/>
          <w:sz w:val="24"/>
          <w:szCs w:val="24"/>
          <w:lang w:val="en-GB"/>
        </w:rPr>
        <w:lastRenderedPageBreak/>
        <w:t xml:space="preserve">urine sample and was transformed </w:t>
      </w:r>
      <w:r w:rsidR="001C60FE" w:rsidRPr="003A5AA9">
        <w:rPr>
          <w:rFonts w:ascii="Times New Roman" w:hAnsi="Times New Roman" w:cs="Times New Roman"/>
          <w:sz w:val="24"/>
          <w:szCs w:val="24"/>
          <w:lang w:val="en-GB"/>
        </w:rPr>
        <w:t>into</w:t>
      </w:r>
      <w:r w:rsidRPr="003A5AA9">
        <w:rPr>
          <w:rFonts w:ascii="Times New Roman" w:hAnsi="Times New Roman" w:cs="Times New Roman"/>
          <w:sz w:val="24"/>
          <w:szCs w:val="24"/>
          <w:lang w:val="en-GB"/>
        </w:rPr>
        <w:t xml:space="preserve"> a 24-hour sodium </w:t>
      </w:r>
      <w:r w:rsidR="001C60FE" w:rsidRPr="003A5AA9">
        <w:rPr>
          <w:rFonts w:ascii="Times New Roman" w:hAnsi="Times New Roman" w:cs="Times New Roman"/>
          <w:sz w:val="24"/>
          <w:szCs w:val="24"/>
          <w:lang w:val="en-GB"/>
        </w:rPr>
        <w:t xml:space="preserve">excretion </w:t>
      </w:r>
      <w:r w:rsidRPr="003A5AA9">
        <w:rPr>
          <w:rFonts w:ascii="Times New Roman" w:hAnsi="Times New Roman" w:cs="Times New Roman"/>
          <w:sz w:val="24"/>
          <w:szCs w:val="24"/>
          <w:lang w:val="en-GB"/>
        </w:rPr>
        <w:t xml:space="preserve">by </w:t>
      </w:r>
      <w:r w:rsidR="001C60FE" w:rsidRPr="003A5AA9">
        <w:rPr>
          <w:rFonts w:ascii="Times New Roman" w:hAnsi="Times New Roman" w:cs="Times New Roman"/>
          <w:sz w:val="24"/>
          <w:szCs w:val="24"/>
          <w:lang w:val="en-GB"/>
        </w:rPr>
        <w:t xml:space="preserve">formulae by </w:t>
      </w:r>
      <w:r w:rsidRPr="003A5AA9">
        <w:rPr>
          <w:rFonts w:ascii="Times New Roman" w:hAnsi="Times New Roman" w:cs="Times New Roman"/>
          <w:sz w:val="24"/>
          <w:szCs w:val="24"/>
          <w:lang w:val="en-GB"/>
        </w:rPr>
        <w:t xml:space="preserve">Tanaka et al </w:t>
      </w:r>
      <w:r w:rsidRPr="003A5AA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UYW5ha2E8L0F1dGhvcj48WWVhcj4yMDAyPC9ZZWFyPjxS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</w:fldData>
        </w:fldChar>
      </w:r>
      <w:r w:rsidR="00A74315" w:rsidRPr="003A5AA9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</w:instrText>
      </w:r>
      <w:r w:rsidR="00A74315" w:rsidRPr="003A5AA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UYW5ha2E8L0F1dGhvcj48WWVhcj4yMDAyPC9ZZWFyPjxS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</w:fldData>
        </w:fldChar>
      </w:r>
      <w:r w:rsidR="00A74315" w:rsidRPr="003A5AA9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.DATA </w:instrText>
      </w:r>
      <w:r w:rsidR="00A74315" w:rsidRPr="003A5AA9">
        <w:rPr>
          <w:rFonts w:ascii="Times New Roman" w:hAnsi="Times New Roman" w:cs="Times New Roman"/>
          <w:sz w:val="24"/>
          <w:szCs w:val="24"/>
        </w:rPr>
      </w:r>
      <w:r w:rsidR="00A74315" w:rsidRPr="003A5AA9">
        <w:rPr>
          <w:rFonts w:ascii="Times New Roman" w:hAnsi="Times New Roman" w:cs="Times New Roman"/>
          <w:sz w:val="24"/>
          <w:szCs w:val="24"/>
        </w:rPr>
        <w:fldChar w:fldCharType="end"/>
      </w:r>
      <w:r w:rsidRPr="003A5AA9">
        <w:rPr>
          <w:rFonts w:ascii="Times New Roman" w:hAnsi="Times New Roman" w:cs="Times New Roman"/>
          <w:sz w:val="24"/>
          <w:szCs w:val="24"/>
        </w:rPr>
      </w:r>
      <w:r w:rsidRPr="003A5AA9">
        <w:rPr>
          <w:rFonts w:ascii="Times New Roman" w:hAnsi="Times New Roman" w:cs="Times New Roman"/>
          <w:sz w:val="24"/>
          <w:szCs w:val="24"/>
        </w:rPr>
        <w:fldChar w:fldCharType="separate"/>
      </w:r>
      <w:r w:rsidR="00A74315" w:rsidRPr="003A5AA9">
        <w:rPr>
          <w:rFonts w:ascii="Times New Roman" w:hAnsi="Times New Roman" w:cs="Times New Roman"/>
          <w:noProof/>
          <w:sz w:val="24"/>
          <w:szCs w:val="24"/>
          <w:vertAlign w:val="superscript"/>
          <w:lang w:val="en-GB"/>
        </w:rPr>
        <w:t>(1)</w:t>
      </w:r>
      <w:r w:rsidRPr="003A5AA9">
        <w:rPr>
          <w:rFonts w:ascii="Times New Roman" w:hAnsi="Times New Roman" w:cs="Times New Roman"/>
          <w:sz w:val="24"/>
          <w:szCs w:val="24"/>
        </w:rPr>
        <w:fldChar w:fldCharType="end"/>
      </w:r>
      <w:r w:rsidRPr="003A5AA9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</w:p>
    <w:p w14:paraId="2BDB73B2" w14:textId="77777777" w:rsidR="0046761E" w:rsidRPr="003A5AA9" w:rsidRDefault="0046761E" w:rsidP="0046761E">
      <w:pPr>
        <w:spacing w:line="360" w:lineRule="auto"/>
        <w:rPr>
          <w:sz w:val="24"/>
          <w:szCs w:val="24"/>
          <w:lang w:val="en-GB"/>
        </w:rPr>
      </w:pPr>
    </w:p>
    <w:p w14:paraId="1CF23095" w14:textId="77777777" w:rsidR="0046761E" w:rsidRPr="003A5AA9" w:rsidRDefault="0046761E" w:rsidP="0046761E">
      <w:pPr>
        <w:spacing w:line="360" w:lineRule="auto"/>
        <w:rPr>
          <w:rFonts w:ascii="Times New Roman" w:hAnsi="Times New Roman" w:cs="Times New Roman"/>
          <w:b/>
          <w:sz w:val="24"/>
          <w:szCs w:val="24"/>
          <w:lang w:val="en-GB"/>
        </w:rPr>
      </w:pPr>
    </w:p>
    <w:p w14:paraId="123E9175" w14:textId="77777777" w:rsidR="0046761E" w:rsidRPr="003A5AA9" w:rsidRDefault="0046761E" w:rsidP="0046761E">
      <w:pPr>
        <w:spacing w:after="160" w:line="259" w:lineRule="auto"/>
        <w:rPr>
          <w:rFonts w:ascii="Times New Roman" w:hAnsi="Times New Roman" w:cs="Times New Roman"/>
          <w:b/>
          <w:sz w:val="24"/>
          <w:szCs w:val="24"/>
          <w:lang w:val="en-GB"/>
        </w:rPr>
      </w:pPr>
      <w:r w:rsidRPr="003A5AA9">
        <w:rPr>
          <w:rFonts w:ascii="Times New Roman" w:hAnsi="Times New Roman" w:cs="Times New Roman"/>
          <w:b/>
          <w:sz w:val="24"/>
          <w:szCs w:val="24"/>
          <w:lang w:val="en-GB"/>
        </w:rPr>
        <w:br w:type="page"/>
      </w:r>
    </w:p>
    <w:p w14:paraId="0518235D" w14:textId="518E3761" w:rsidR="00051281" w:rsidRPr="003A5AA9" w:rsidRDefault="002A4442" w:rsidP="00051281">
      <w:pPr>
        <w:spacing w:after="0" w:line="360" w:lineRule="auto"/>
        <w:rPr>
          <w:rFonts w:ascii="Times New Roman" w:hAnsi="Times New Roman" w:cs="Times New Roman"/>
          <w:sz w:val="24"/>
          <w:szCs w:val="24"/>
          <w:lang w:val="en-GB"/>
        </w:rPr>
      </w:pPr>
      <w:r>
        <w:rPr>
          <w:rFonts w:ascii="Times New Roman" w:hAnsi="Times New Roman" w:cs="Times New Roman"/>
          <w:b/>
          <w:sz w:val="24"/>
          <w:szCs w:val="24"/>
          <w:lang w:val="en-GB"/>
        </w:rPr>
        <w:lastRenderedPageBreak/>
        <w:t>Table S2</w:t>
      </w:r>
      <w:bookmarkStart w:id="0" w:name="_GoBack"/>
      <w:bookmarkEnd w:id="0"/>
      <w:r w:rsidR="00051281" w:rsidRPr="003A5AA9">
        <w:rPr>
          <w:rFonts w:ascii="Times New Roman" w:hAnsi="Times New Roman" w:cs="Times New Roman"/>
          <w:b/>
          <w:sz w:val="24"/>
          <w:szCs w:val="24"/>
          <w:lang w:val="en-GB"/>
        </w:rPr>
        <w:t>.</w:t>
      </w:r>
      <w:r w:rsidR="00051281" w:rsidRPr="003A5AA9">
        <w:rPr>
          <w:rFonts w:ascii="Times New Roman" w:hAnsi="Times New Roman" w:cs="Times New Roman"/>
          <w:sz w:val="24"/>
          <w:szCs w:val="24"/>
          <w:lang w:val="en-GB"/>
        </w:rPr>
        <w:t xml:space="preserve"> Association of urinary sodium excretion with systolic, diastolic, and mean arterial blood pressure. </w:t>
      </w:r>
    </w:p>
    <w:tbl>
      <w:tblPr>
        <w:tblStyle w:val="Grigliatabella"/>
        <w:tblW w:w="9963" w:type="dxa"/>
        <w:jc w:val="center"/>
        <w:tblLook w:val="04A0" w:firstRow="1" w:lastRow="0" w:firstColumn="1" w:lastColumn="0" w:noHBand="0" w:noVBand="1"/>
      </w:tblPr>
      <w:tblGrid>
        <w:gridCol w:w="1440"/>
        <w:gridCol w:w="1658"/>
        <w:gridCol w:w="1194"/>
        <w:gridCol w:w="1641"/>
        <w:gridCol w:w="1194"/>
        <w:gridCol w:w="1642"/>
        <w:gridCol w:w="1194"/>
      </w:tblGrid>
      <w:tr w:rsidR="003A5AA9" w:rsidRPr="003A5AA9" w14:paraId="2581C70A" w14:textId="77777777" w:rsidTr="00051281">
        <w:trPr>
          <w:trHeight w:val="465"/>
          <w:jc w:val="center"/>
        </w:trPr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A114D9A" w14:textId="77777777" w:rsidR="00051281" w:rsidRPr="003A5AA9" w:rsidRDefault="00051281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2852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4DAC3DE" w14:textId="77777777" w:rsidR="00051281" w:rsidRPr="003A5AA9" w:rsidRDefault="00051281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Systolic Blood Pressure</w:t>
            </w:r>
          </w:p>
        </w:tc>
        <w:tc>
          <w:tcPr>
            <w:tcW w:w="2835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798FAF5" w14:textId="77777777" w:rsidR="00051281" w:rsidRPr="003A5AA9" w:rsidRDefault="00051281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Diastolic Blood Pressure</w:t>
            </w:r>
          </w:p>
        </w:tc>
        <w:tc>
          <w:tcPr>
            <w:tcW w:w="283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2E064A3" w14:textId="77777777" w:rsidR="00051281" w:rsidRPr="003A5AA9" w:rsidRDefault="00051281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Mean Blood Pressure</w:t>
            </w:r>
          </w:p>
        </w:tc>
      </w:tr>
      <w:tr w:rsidR="003A5AA9" w:rsidRPr="003A5AA9" w14:paraId="7D2DE336" w14:textId="77777777" w:rsidTr="00051281">
        <w:trPr>
          <w:trHeight w:val="234"/>
          <w:jc w:val="center"/>
        </w:trPr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EBD8DFD" w14:textId="77777777" w:rsidR="00051281" w:rsidRPr="003A5AA9" w:rsidRDefault="00051281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16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8FD2E6D" w14:textId="77777777" w:rsidR="00051281" w:rsidRPr="003A5AA9" w:rsidRDefault="00051281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Beta (95% CI)</w:t>
            </w:r>
          </w:p>
        </w:tc>
        <w:tc>
          <w:tcPr>
            <w:tcW w:w="11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3EAEDD4" w14:textId="77777777" w:rsidR="00051281" w:rsidRPr="003A5AA9" w:rsidRDefault="00051281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p-value</w:t>
            </w:r>
          </w:p>
        </w:tc>
        <w:tc>
          <w:tcPr>
            <w:tcW w:w="164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6B2BCE0" w14:textId="77777777" w:rsidR="00051281" w:rsidRPr="003A5AA9" w:rsidRDefault="00051281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Beta (95% CI)</w:t>
            </w:r>
          </w:p>
        </w:tc>
        <w:tc>
          <w:tcPr>
            <w:tcW w:w="11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204B591" w14:textId="77777777" w:rsidR="00051281" w:rsidRPr="003A5AA9" w:rsidRDefault="00051281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p-value</w:t>
            </w:r>
          </w:p>
        </w:tc>
        <w:tc>
          <w:tcPr>
            <w:tcW w:w="16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9B64D80" w14:textId="77777777" w:rsidR="00051281" w:rsidRPr="003A5AA9" w:rsidRDefault="00051281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Beta (95% CI)</w:t>
            </w:r>
          </w:p>
        </w:tc>
        <w:tc>
          <w:tcPr>
            <w:tcW w:w="11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1C7E876" w14:textId="77777777" w:rsidR="00051281" w:rsidRPr="003A5AA9" w:rsidRDefault="00051281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p-value</w:t>
            </w:r>
          </w:p>
        </w:tc>
      </w:tr>
      <w:tr w:rsidR="003A5AA9" w:rsidRPr="003A5AA9" w14:paraId="23240A42" w14:textId="77777777" w:rsidTr="00051281">
        <w:trPr>
          <w:trHeight w:val="726"/>
          <w:jc w:val="center"/>
        </w:trPr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472817B" w14:textId="77777777" w:rsidR="00051281" w:rsidRPr="003A5AA9" w:rsidRDefault="00051281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Model 0</w:t>
            </w:r>
          </w:p>
        </w:tc>
        <w:tc>
          <w:tcPr>
            <w:tcW w:w="16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7DE370F" w14:textId="77777777" w:rsidR="00051281" w:rsidRPr="003A5AA9" w:rsidRDefault="00051281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2·06 (1·7; 2·4)</w:t>
            </w:r>
          </w:p>
        </w:tc>
        <w:tc>
          <w:tcPr>
            <w:tcW w:w="11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2F2F917" w14:textId="77777777" w:rsidR="00051281" w:rsidRPr="003A5AA9" w:rsidRDefault="00051281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&lt;0·0001</w:t>
            </w:r>
          </w:p>
        </w:tc>
        <w:tc>
          <w:tcPr>
            <w:tcW w:w="164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E4ABB7F" w14:textId="77777777" w:rsidR="00051281" w:rsidRPr="003A5AA9" w:rsidRDefault="00051281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0·85 (0·7; 1·0)</w:t>
            </w:r>
          </w:p>
        </w:tc>
        <w:tc>
          <w:tcPr>
            <w:tcW w:w="11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407F6AB" w14:textId="77777777" w:rsidR="00051281" w:rsidRPr="003A5AA9" w:rsidRDefault="00051281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&lt;0·0001</w:t>
            </w:r>
          </w:p>
        </w:tc>
        <w:tc>
          <w:tcPr>
            <w:tcW w:w="16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08EB798" w14:textId="77777777" w:rsidR="00051281" w:rsidRPr="003A5AA9" w:rsidRDefault="00051281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3·76 (3·1; 4·4)</w:t>
            </w:r>
          </w:p>
        </w:tc>
        <w:tc>
          <w:tcPr>
            <w:tcW w:w="11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E2601E8" w14:textId="77777777" w:rsidR="00051281" w:rsidRPr="003A5AA9" w:rsidRDefault="00051281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&lt;0·0001</w:t>
            </w:r>
          </w:p>
        </w:tc>
      </w:tr>
      <w:tr w:rsidR="003A5AA9" w:rsidRPr="003A5AA9" w14:paraId="38E3E85C" w14:textId="77777777" w:rsidTr="00051281">
        <w:trPr>
          <w:trHeight w:val="726"/>
          <w:jc w:val="center"/>
        </w:trPr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8AA4BCF" w14:textId="77777777" w:rsidR="00051281" w:rsidRPr="003A5AA9" w:rsidRDefault="00051281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Model 1</w:t>
            </w:r>
          </w:p>
        </w:tc>
        <w:tc>
          <w:tcPr>
            <w:tcW w:w="16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82B2920" w14:textId="77777777" w:rsidR="00051281" w:rsidRPr="003A5AA9" w:rsidRDefault="00051281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·42 (1·1; 1·7)</w:t>
            </w:r>
          </w:p>
        </w:tc>
        <w:tc>
          <w:tcPr>
            <w:tcW w:w="11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AD5A42B" w14:textId="77777777" w:rsidR="00051281" w:rsidRPr="003A5AA9" w:rsidRDefault="00051281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&lt;0·0001</w:t>
            </w:r>
          </w:p>
        </w:tc>
        <w:tc>
          <w:tcPr>
            <w:tcW w:w="164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107BCB1" w14:textId="77777777" w:rsidR="00051281" w:rsidRPr="003A5AA9" w:rsidRDefault="00051281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0·71 (0·5; 0·8)</w:t>
            </w:r>
          </w:p>
        </w:tc>
        <w:tc>
          <w:tcPr>
            <w:tcW w:w="11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0DEBF8D" w14:textId="77777777" w:rsidR="00051281" w:rsidRPr="003A5AA9" w:rsidRDefault="00051281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&lt;0·0001</w:t>
            </w:r>
          </w:p>
        </w:tc>
        <w:tc>
          <w:tcPr>
            <w:tcW w:w="16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C673140" w14:textId="77777777" w:rsidR="00051281" w:rsidRPr="003A5AA9" w:rsidRDefault="00051281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2·83 (2·3; 3·4)</w:t>
            </w:r>
          </w:p>
        </w:tc>
        <w:tc>
          <w:tcPr>
            <w:tcW w:w="11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DD96AD3" w14:textId="77777777" w:rsidR="00051281" w:rsidRPr="003A5AA9" w:rsidRDefault="00051281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&lt;0·0001</w:t>
            </w:r>
          </w:p>
        </w:tc>
      </w:tr>
      <w:tr w:rsidR="003A5AA9" w:rsidRPr="003A5AA9" w14:paraId="6E041154" w14:textId="77777777" w:rsidTr="00051281">
        <w:trPr>
          <w:trHeight w:val="726"/>
          <w:jc w:val="center"/>
        </w:trPr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A55E4BF" w14:textId="77777777" w:rsidR="00051281" w:rsidRPr="003A5AA9" w:rsidRDefault="00051281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Model 2</w:t>
            </w:r>
          </w:p>
        </w:tc>
        <w:tc>
          <w:tcPr>
            <w:tcW w:w="16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C352643" w14:textId="77777777" w:rsidR="00051281" w:rsidRPr="003A5AA9" w:rsidRDefault="00051281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·19 (0·9; 1·5)</w:t>
            </w:r>
          </w:p>
        </w:tc>
        <w:tc>
          <w:tcPr>
            <w:tcW w:w="11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E09BEFE" w14:textId="77777777" w:rsidR="00051281" w:rsidRPr="003A5AA9" w:rsidRDefault="00051281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&lt;0·0001</w:t>
            </w:r>
          </w:p>
        </w:tc>
        <w:tc>
          <w:tcPr>
            <w:tcW w:w="164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6F0EA6A" w14:textId="77777777" w:rsidR="00051281" w:rsidRPr="003A5AA9" w:rsidRDefault="00051281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0·41 (0·2; 0·6)</w:t>
            </w:r>
          </w:p>
        </w:tc>
        <w:tc>
          <w:tcPr>
            <w:tcW w:w="11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35DE409" w14:textId="77777777" w:rsidR="00051281" w:rsidRPr="003A5AA9" w:rsidRDefault="00051281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&lt;0·0001</w:t>
            </w:r>
          </w:p>
        </w:tc>
        <w:tc>
          <w:tcPr>
            <w:tcW w:w="16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4020CF5" w14:textId="77777777" w:rsidR="00051281" w:rsidRPr="003A5AA9" w:rsidRDefault="00051281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2·01 (1·4; 2·6)</w:t>
            </w:r>
          </w:p>
        </w:tc>
        <w:tc>
          <w:tcPr>
            <w:tcW w:w="11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DB7C4C1" w14:textId="77777777" w:rsidR="00051281" w:rsidRPr="003A5AA9" w:rsidRDefault="00051281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&lt;0·0001</w:t>
            </w:r>
          </w:p>
        </w:tc>
      </w:tr>
    </w:tbl>
    <w:p w14:paraId="5D200FEE" w14:textId="2D19AEF7" w:rsidR="00051281" w:rsidRPr="003A5AA9" w:rsidRDefault="00051281" w:rsidP="00051281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  <w:lang w:val="en-GB"/>
        </w:rPr>
      </w:pPr>
      <w:r w:rsidRPr="003A5AA9">
        <w:rPr>
          <w:rFonts w:ascii="Times New Roman" w:hAnsi="Times New Roman" w:cs="Times New Roman"/>
          <w:sz w:val="24"/>
          <w:szCs w:val="24"/>
          <w:lang w:val="en-GB"/>
        </w:rPr>
        <w:t xml:space="preserve">Data presented as beta coefficients and their respective 95% CI per 0.4 g increment in dietary sodium intake per day. Model 0 was unadjusted, Model 1 was adjusted for age, sex, area of residency (rural, urban), city of residency, education levels and Model 2 was adjusted for Model 1 plus smoking, sedentary behaviour, total PA and BMI categories. Participants who were on BP medication were removed from the analysis (n= 694).  </w:t>
      </w:r>
      <w:r w:rsidRPr="003A5AA9">
        <w:rPr>
          <w:rFonts w:ascii="Times New Roman" w:hAnsi="Times New Roman" w:cs="Times New Roman"/>
          <w:sz w:val="24"/>
          <w:szCs w:val="24"/>
          <w:lang w:val="en-GB"/>
        </w:rPr>
        <w:t> </w:t>
      </w:r>
    </w:p>
    <w:p w14:paraId="69878EEA" w14:textId="77777777" w:rsidR="00051281" w:rsidRPr="003A5AA9" w:rsidRDefault="00051281" w:rsidP="00051281">
      <w:pPr>
        <w:spacing w:after="160" w:line="259" w:lineRule="auto"/>
        <w:jc w:val="both"/>
        <w:rPr>
          <w:rFonts w:ascii="Times New Roman" w:hAnsi="Times New Roman" w:cs="Times New Roman"/>
          <w:b/>
          <w:sz w:val="24"/>
          <w:szCs w:val="24"/>
          <w:lang w:val="en-GB"/>
        </w:rPr>
      </w:pPr>
      <w:r w:rsidRPr="003A5AA9">
        <w:rPr>
          <w:rFonts w:ascii="Times New Roman" w:hAnsi="Times New Roman" w:cs="Times New Roman"/>
          <w:b/>
          <w:sz w:val="24"/>
          <w:szCs w:val="24"/>
          <w:lang w:val="en-GB"/>
        </w:rPr>
        <w:br w:type="page"/>
      </w:r>
    </w:p>
    <w:p w14:paraId="055EFA5E" w14:textId="6FD507C7" w:rsidR="0046761E" w:rsidRPr="003A5AA9" w:rsidRDefault="0046761E" w:rsidP="0046761E">
      <w:pPr>
        <w:spacing w:line="360" w:lineRule="auto"/>
        <w:rPr>
          <w:rFonts w:ascii="Times New Roman" w:hAnsi="Times New Roman" w:cs="Times New Roman"/>
          <w:sz w:val="24"/>
          <w:szCs w:val="24"/>
          <w:lang w:val="en-GB"/>
        </w:rPr>
      </w:pPr>
      <w:r w:rsidRPr="003A5AA9">
        <w:rPr>
          <w:rFonts w:ascii="Times New Roman" w:hAnsi="Times New Roman" w:cs="Times New Roman"/>
          <w:b/>
          <w:sz w:val="24"/>
          <w:szCs w:val="24"/>
          <w:lang w:val="en-GB"/>
        </w:rPr>
        <w:lastRenderedPageBreak/>
        <w:t>Table S</w:t>
      </w:r>
      <w:r w:rsidR="00051281" w:rsidRPr="003A5AA9">
        <w:rPr>
          <w:rFonts w:ascii="Times New Roman" w:hAnsi="Times New Roman" w:cs="Times New Roman"/>
          <w:b/>
          <w:sz w:val="24"/>
          <w:szCs w:val="24"/>
          <w:lang w:val="en-GB"/>
        </w:rPr>
        <w:t>3</w:t>
      </w:r>
      <w:r w:rsidRPr="003A5AA9">
        <w:rPr>
          <w:rFonts w:ascii="Times New Roman" w:hAnsi="Times New Roman" w:cs="Times New Roman"/>
          <w:b/>
          <w:sz w:val="24"/>
          <w:szCs w:val="24"/>
          <w:lang w:val="en-GB"/>
        </w:rPr>
        <w:t>.</w:t>
      </w:r>
      <w:r w:rsidRPr="003A5AA9">
        <w:rPr>
          <w:rFonts w:ascii="Times New Roman" w:hAnsi="Times New Roman" w:cs="Times New Roman"/>
          <w:sz w:val="24"/>
          <w:szCs w:val="24"/>
          <w:lang w:val="en-GB"/>
        </w:rPr>
        <w:t xml:space="preserve"> Odds ratio association</w:t>
      </w:r>
      <w:r w:rsidR="001C60FE" w:rsidRPr="003A5AA9">
        <w:rPr>
          <w:rFonts w:ascii="Times New Roman" w:hAnsi="Times New Roman" w:cs="Times New Roman"/>
          <w:sz w:val="24"/>
          <w:szCs w:val="24"/>
          <w:lang w:val="en-GB"/>
        </w:rPr>
        <w:t>s</w:t>
      </w:r>
      <w:r w:rsidRPr="003A5AA9">
        <w:rPr>
          <w:rFonts w:ascii="Times New Roman" w:hAnsi="Times New Roman" w:cs="Times New Roman"/>
          <w:sz w:val="24"/>
          <w:szCs w:val="24"/>
          <w:lang w:val="en-GB"/>
        </w:rPr>
        <w:t xml:space="preserve"> between sodium excretion and hypertension. </w:t>
      </w:r>
    </w:p>
    <w:tbl>
      <w:tblPr>
        <w:tblStyle w:val="Grigliatabella"/>
        <w:tblW w:w="0" w:type="auto"/>
        <w:tblLook w:val="04A0" w:firstRow="1" w:lastRow="0" w:firstColumn="1" w:lastColumn="0" w:noHBand="0" w:noVBand="1"/>
      </w:tblPr>
      <w:tblGrid>
        <w:gridCol w:w="2339"/>
        <w:gridCol w:w="2337"/>
        <w:gridCol w:w="2337"/>
        <w:gridCol w:w="2337"/>
      </w:tblGrid>
      <w:tr w:rsidR="003A5AA9" w:rsidRPr="003A5AA9" w14:paraId="3B989BAC" w14:textId="77777777" w:rsidTr="00235B64">
        <w:tc>
          <w:tcPr>
            <w:tcW w:w="2339" w:type="dxa"/>
          </w:tcPr>
          <w:p w14:paraId="27B798DB" w14:textId="77777777" w:rsidR="0046761E" w:rsidRPr="003A5AA9" w:rsidRDefault="0046761E" w:rsidP="00235B64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2337" w:type="dxa"/>
          </w:tcPr>
          <w:p w14:paraId="496FBF95" w14:textId="77777777" w:rsidR="0046761E" w:rsidRPr="003A5AA9" w:rsidRDefault="0046761E" w:rsidP="00235B64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Model 0</w:t>
            </w:r>
          </w:p>
        </w:tc>
        <w:tc>
          <w:tcPr>
            <w:tcW w:w="2337" w:type="dxa"/>
          </w:tcPr>
          <w:p w14:paraId="5F158F8B" w14:textId="77777777" w:rsidR="0046761E" w:rsidRPr="003A5AA9" w:rsidRDefault="0046761E" w:rsidP="00235B64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Model 1</w:t>
            </w:r>
          </w:p>
        </w:tc>
        <w:tc>
          <w:tcPr>
            <w:tcW w:w="2337" w:type="dxa"/>
          </w:tcPr>
          <w:p w14:paraId="5930AE39" w14:textId="77777777" w:rsidR="0046761E" w:rsidRPr="003A5AA9" w:rsidRDefault="0046761E" w:rsidP="00235B64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Model 2</w:t>
            </w:r>
          </w:p>
        </w:tc>
      </w:tr>
      <w:tr w:rsidR="003A5AA9" w:rsidRPr="003A5AA9" w14:paraId="7047C435" w14:textId="77777777" w:rsidTr="00235B64">
        <w:tc>
          <w:tcPr>
            <w:tcW w:w="2339" w:type="dxa"/>
          </w:tcPr>
          <w:p w14:paraId="6898DC97" w14:textId="77777777" w:rsidR="0046761E" w:rsidRPr="003A5AA9" w:rsidRDefault="0046761E" w:rsidP="00235B64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Sodium Excretion (g/day)</w:t>
            </w:r>
          </w:p>
        </w:tc>
        <w:tc>
          <w:tcPr>
            <w:tcW w:w="2337" w:type="dxa"/>
          </w:tcPr>
          <w:p w14:paraId="4B537528" w14:textId="6106ED1A" w:rsidR="0046761E" w:rsidRPr="003A5AA9" w:rsidRDefault="0046761E" w:rsidP="00235B64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OR (95% </w:t>
            </w:r>
            <w:r w:rsidR="001C60FE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CI</w:t>
            </w: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)</w:t>
            </w:r>
          </w:p>
        </w:tc>
        <w:tc>
          <w:tcPr>
            <w:tcW w:w="2337" w:type="dxa"/>
          </w:tcPr>
          <w:p w14:paraId="5BC25360" w14:textId="61C2E77E" w:rsidR="0046761E" w:rsidRPr="003A5AA9" w:rsidRDefault="0046761E" w:rsidP="00235B64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OR (95% </w:t>
            </w:r>
            <w:r w:rsidR="001C60FE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CI</w:t>
            </w: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)</w:t>
            </w:r>
          </w:p>
        </w:tc>
        <w:tc>
          <w:tcPr>
            <w:tcW w:w="2337" w:type="dxa"/>
          </w:tcPr>
          <w:p w14:paraId="49056D88" w14:textId="0D37BFF1" w:rsidR="0046761E" w:rsidRPr="003A5AA9" w:rsidRDefault="0046761E" w:rsidP="00235B64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OR (95% </w:t>
            </w:r>
            <w:r w:rsidR="001C60FE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CI</w:t>
            </w: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)</w:t>
            </w:r>
          </w:p>
        </w:tc>
      </w:tr>
      <w:tr w:rsidR="003A5AA9" w:rsidRPr="003A5AA9" w14:paraId="4C158917" w14:textId="77777777" w:rsidTr="00235B64">
        <w:tc>
          <w:tcPr>
            <w:tcW w:w="2339" w:type="dxa"/>
          </w:tcPr>
          <w:p w14:paraId="0C3F223D" w14:textId="77777777" w:rsidR="0046761E" w:rsidRPr="003A5AA9" w:rsidRDefault="0046761E" w:rsidP="00235B64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2</w:t>
            </w:r>
          </w:p>
        </w:tc>
        <w:tc>
          <w:tcPr>
            <w:tcW w:w="2337" w:type="dxa"/>
          </w:tcPr>
          <w:p w14:paraId="6D1130BC" w14:textId="719626D4" w:rsidR="0046761E" w:rsidRPr="003A5AA9" w:rsidRDefault="0046761E" w:rsidP="00235B64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</w:t>
            </w:r>
            <w:r w:rsidR="00555B5F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6 (0</w:t>
            </w:r>
            <w:r w:rsidR="00555B5F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71; 1</w:t>
            </w:r>
            <w:r w:rsidR="00555B5F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91)</w:t>
            </w:r>
          </w:p>
        </w:tc>
        <w:tc>
          <w:tcPr>
            <w:tcW w:w="2337" w:type="dxa"/>
          </w:tcPr>
          <w:p w14:paraId="47878D70" w14:textId="336B890D" w:rsidR="0046761E" w:rsidRPr="003A5AA9" w:rsidRDefault="0046761E" w:rsidP="00235B64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</w:t>
            </w:r>
            <w:r w:rsidR="00555B5F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06 (0</w:t>
            </w:r>
            <w:r w:rsidR="00555B5F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57; 1</w:t>
            </w:r>
            <w:r w:rsidR="00555B5F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96)</w:t>
            </w:r>
          </w:p>
        </w:tc>
        <w:tc>
          <w:tcPr>
            <w:tcW w:w="2337" w:type="dxa"/>
          </w:tcPr>
          <w:p w14:paraId="3649E651" w14:textId="2A18BF03" w:rsidR="0046761E" w:rsidRPr="003A5AA9" w:rsidRDefault="0046761E" w:rsidP="00235B64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</w:t>
            </w:r>
            <w:r w:rsidR="00555B5F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07 (0</w:t>
            </w:r>
            <w:r w:rsidR="00555B5F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56; 2</w:t>
            </w:r>
            <w:r w:rsidR="00555B5F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05)</w:t>
            </w:r>
          </w:p>
        </w:tc>
      </w:tr>
      <w:tr w:rsidR="003A5AA9" w:rsidRPr="003A5AA9" w14:paraId="58363EAB" w14:textId="77777777" w:rsidTr="00235B64">
        <w:tc>
          <w:tcPr>
            <w:tcW w:w="2339" w:type="dxa"/>
          </w:tcPr>
          <w:p w14:paraId="7139251F" w14:textId="37743482" w:rsidR="0046761E" w:rsidRPr="003A5AA9" w:rsidRDefault="0046761E" w:rsidP="00235B64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2</w:t>
            </w:r>
            <w:r w:rsidR="00555B5F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4</w:t>
            </w:r>
          </w:p>
        </w:tc>
        <w:tc>
          <w:tcPr>
            <w:tcW w:w="2337" w:type="dxa"/>
          </w:tcPr>
          <w:p w14:paraId="38521A70" w14:textId="7EF3A644" w:rsidR="0046761E" w:rsidRPr="003A5AA9" w:rsidRDefault="0046761E" w:rsidP="00235B64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0</w:t>
            </w:r>
            <w:r w:rsidR="00555B5F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98 (0</w:t>
            </w:r>
            <w:r w:rsidR="00555B5F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77; 1</w:t>
            </w:r>
            <w:r w:rsidR="00555B5F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25)</w:t>
            </w:r>
          </w:p>
        </w:tc>
        <w:tc>
          <w:tcPr>
            <w:tcW w:w="2337" w:type="dxa"/>
          </w:tcPr>
          <w:p w14:paraId="40CCFE0C" w14:textId="1947968D" w:rsidR="0046761E" w:rsidRPr="003A5AA9" w:rsidRDefault="0046761E" w:rsidP="00235B64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0</w:t>
            </w:r>
            <w:r w:rsidR="00555B5F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97 (0</w:t>
            </w:r>
            <w:r w:rsidR="00555B5F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71; 1</w:t>
            </w:r>
            <w:r w:rsidR="00555B5F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31)</w:t>
            </w:r>
          </w:p>
        </w:tc>
        <w:tc>
          <w:tcPr>
            <w:tcW w:w="2337" w:type="dxa"/>
          </w:tcPr>
          <w:p w14:paraId="133AF784" w14:textId="02BBBD73" w:rsidR="0046761E" w:rsidRPr="003A5AA9" w:rsidRDefault="0046761E" w:rsidP="00235B64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0</w:t>
            </w:r>
            <w:r w:rsidR="00555B5F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98 (0</w:t>
            </w:r>
            <w:r w:rsidR="00555B5F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72; 1</w:t>
            </w:r>
            <w:r w:rsidR="00555B5F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35)</w:t>
            </w:r>
          </w:p>
        </w:tc>
      </w:tr>
      <w:tr w:rsidR="003A5AA9" w:rsidRPr="003A5AA9" w14:paraId="6039E08C" w14:textId="77777777" w:rsidTr="00235B64">
        <w:tc>
          <w:tcPr>
            <w:tcW w:w="2339" w:type="dxa"/>
          </w:tcPr>
          <w:p w14:paraId="340F1D68" w14:textId="604712CA" w:rsidR="0046761E" w:rsidRPr="003A5AA9" w:rsidRDefault="0046761E" w:rsidP="00235B64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2</w:t>
            </w:r>
            <w:r w:rsidR="00555B5F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8</w:t>
            </w:r>
          </w:p>
        </w:tc>
        <w:tc>
          <w:tcPr>
            <w:tcW w:w="2337" w:type="dxa"/>
          </w:tcPr>
          <w:p w14:paraId="42E7FF37" w14:textId="0E8B010F" w:rsidR="0046761E" w:rsidRPr="003A5AA9" w:rsidRDefault="0046761E" w:rsidP="00235B64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0</w:t>
            </w:r>
            <w:r w:rsidR="00555B5F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94 (0</w:t>
            </w:r>
            <w:r w:rsidR="00555B5F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83; 1</w:t>
            </w:r>
            <w:r w:rsidR="00555B5F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07)</w:t>
            </w:r>
          </w:p>
        </w:tc>
        <w:tc>
          <w:tcPr>
            <w:tcW w:w="2337" w:type="dxa"/>
          </w:tcPr>
          <w:p w14:paraId="5936B20D" w14:textId="1BE76BA8" w:rsidR="0046761E" w:rsidRPr="003A5AA9" w:rsidRDefault="0046761E" w:rsidP="00235B64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0</w:t>
            </w:r>
            <w:r w:rsidR="00555B5F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98 (0</w:t>
            </w:r>
            <w:r w:rsidR="00555B5F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84; 1</w:t>
            </w:r>
            <w:r w:rsidR="00555B5F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4)</w:t>
            </w:r>
          </w:p>
        </w:tc>
        <w:tc>
          <w:tcPr>
            <w:tcW w:w="2337" w:type="dxa"/>
          </w:tcPr>
          <w:p w14:paraId="22598B18" w14:textId="240A9128" w:rsidR="0046761E" w:rsidRPr="003A5AA9" w:rsidRDefault="0046761E" w:rsidP="00235B64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0</w:t>
            </w:r>
            <w:r w:rsidR="00555B5F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99 (0</w:t>
            </w:r>
            <w:r w:rsidR="00555B5F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85; 1</w:t>
            </w:r>
            <w:r w:rsidR="00555B5F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6)</w:t>
            </w:r>
          </w:p>
        </w:tc>
      </w:tr>
      <w:tr w:rsidR="003A5AA9" w:rsidRPr="003A5AA9" w14:paraId="4BEA46A1" w14:textId="77777777" w:rsidTr="00235B64">
        <w:tc>
          <w:tcPr>
            <w:tcW w:w="2339" w:type="dxa"/>
          </w:tcPr>
          <w:p w14:paraId="276849FB" w14:textId="61704C7C" w:rsidR="0046761E" w:rsidRPr="003A5AA9" w:rsidRDefault="0046761E" w:rsidP="00235B64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3</w:t>
            </w:r>
            <w:r w:rsidR="00555B5F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2</w:t>
            </w:r>
          </w:p>
        </w:tc>
        <w:tc>
          <w:tcPr>
            <w:tcW w:w="2337" w:type="dxa"/>
          </w:tcPr>
          <w:p w14:paraId="66EAE3F8" w14:textId="02BC9D78" w:rsidR="0046761E" w:rsidRPr="003A5AA9" w:rsidRDefault="0046761E" w:rsidP="00235B64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</w:t>
            </w:r>
            <w:r w:rsidR="00555B5F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00 (1</w:t>
            </w:r>
            <w:r w:rsidR="00555B5F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00; 1</w:t>
            </w:r>
            <w:r w:rsidR="00555B5F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00)</w:t>
            </w:r>
          </w:p>
        </w:tc>
        <w:tc>
          <w:tcPr>
            <w:tcW w:w="2337" w:type="dxa"/>
          </w:tcPr>
          <w:p w14:paraId="5C388D5D" w14:textId="2E1F980C" w:rsidR="0046761E" w:rsidRPr="003A5AA9" w:rsidRDefault="0046761E" w:rsidP="00235B64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</w:t>
            </w:r>
            <w:r w:rsidR="00555B5F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00 (1</w:t>
            </w:r>
            <w:r w:rsidR="00555B5F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00; 1</w:t>
            </w:r>
            <w:r w:rsidR="00555B5F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00)</w:t>
            </w:r>
          </w:p>
        </w:tc>
        <w:tc>
          <w:tcPr>
            <w:tcW w:w="2337" w:type="dxa"/>
          </w:tcPr>
          <w:p w14:paraId="009414B0" w14:textId="2411BE8C" w:rsidR="0046761E" w:rsidRPr="003A5AA9" w:rsidRDefault="0046761E" w:rsidP="00235B64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</w:t>
            </w:r>
            <w:r w:rsidR="00555B5F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00 (1</w:t>
            </w:r>
            <w:r w:rsidR="00555B5F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00; 1</w:t>
            </w:r>
            <w:r w:rsidR="00555B5F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00)</w:t>
            </w:r>
          </w:p>
        </w:tc>
      </w:tr>
      <w:tr w:rsidR="003A5AA9" w:rsidRPr="003A5AA9" w14:paraId="0D3AF1E7" w14:textId="77777777" w:rsidTr="00235B64">
        <w:tc>
          <w:tcPr>
            <w:tcW w:w="2339" w:type="dxa"/>
          </w:tcPr>
          <w:p w14:paraId="75A46C26" w14:textId="3F4EFFF4" w:rsidR="0046761E" w:rsidRPr="003A5AA9" w:rsidRDefault="0046761E" w:rsidP="00235B64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3</w:t>
            </w:r>
            <w:r w:rsidR="00555B5F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6</w:t>
            </w:r>
          </w:p>
        </w:tc>
        <w:tc>
          <w:tcPr>
            <w:tcW w:w="2337" w:type="dxa"/>
          </w:tcPr>
          <w:p w14:paraId="3FD5D50E" w14:textId="66DE2F7C" w:rsidR="0046761E" w:rsidRPr="003A5AA9" w:rsidRDefault="0046761E" w:rsidP="00235B64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</w:t>
            </w:r>
            <w:r w:rsidR="00555B5F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21 (1</w:t>
            </w:r>
            <w:r w:rsidR="00555B5F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01; 1</w:t>
            </w:r>
            <w:r w:rsidR="00555B5F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45)</w:t>
            </w:r>
          </w:p>
        </w:tc>
        <w:tc>
          <w:tcPr>
            <w:tcW w:w="2337" w:type="dxa"/>
          </w:tcPr>
          <w:p w14:paraId="095B5F9E" w14:textId="0CA9CC5E" w:rsidR="0046761E" w:rsidRPr="003A5AA9" w:rsidRDefault="0046761E" w:rsidP="00235B64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</w:t>
            </w:r>
            <w:r w:rsidR="00555B5F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1 (0</w:t>
            </w:r>
            <w:r w:rsidR="00555B5F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89; 1</w:t>
            </w:r>
            <w:r w:rsidR="00555B5F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38)</w:t>
            </w:r>
          </w:p>
        </w:tc>
        <w:tc>
          <w:tcPr>
            <w:tcW w:w="2337" w:type="dxa"/>
          </w:tcPr>
          <w:p w14:paraId="116FE899" w14:textId="58AFEC1F" w:rsidR="0046761E" w:rsidRPr="003A5AA9" w:rsidRDefault="0046761E" w:rsidP="00235B64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</w:t>
            </w:r>
            <w:r w:rsidR="00555B5F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07 (0</w:t>
            </w:r>
            <w:r w:rsidR="00555B5F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85; 1</w:t>
            </w:r>
            <w:r w:rsidR="00555B5F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34)</w:t>
            </w:r>
          </w:p>
        </w:tc>
      </w:tr>
      <w:tr w:rsidR="003A5AA9" w:rsidRPr="003A5AA9" w14:paraId="766192EC" w14:textId="77777777" w:rsidTr="00235B64">
        <w:tc>
          <w:tcPr>
            <w:tcW w:w="2339" w:type="dxa"/>
          </w:tcPr>
          <w:p w14:paraId="295EE6DD" w14:textId="19855FF4" w:rsidR="0046761E" w:rsidRPr="003A5AA9" w:rsidRDefault="0046761E" w:rsidP="00235B64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4</w:t>
            </w:r>
            <w:r w:rsidR="00555B5F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0</w:t>
            </w:r>
          </w:p>
        </w:tc>
        <w:tc>
          <w:tcPr>
            <w:tcW w:w="2337" w:type="dxa"/>
          </w:tcPr>
          <w:p w14:paraId="38CB6BC0" w14:textId="04F6A500" w:rsidR="0046761E" w:rsidRPr="003A5AA9" w:rsidRDefault="0046761E" w:rsidP="00235B64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</w:t>
            </w:r>
            <w:r w:rsidR="00555B5F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61 (1</w:t>
            </w:r>
            <w:r w:rsidR="00555B5F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28; 2</w:t>
            </w:r>
            <w:r w:rsidR="00555B5F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02)</w:t>
            </w:r>
          </w:p>
        </w:tc>
        <w:tc>
          <w:tcPr>
            <w:tcW w:w="2337" w:type="dxa"/>
          </w:tcPr>
          <w:p w14:paraId="6EF178D1" w14:textId="7107413F" w:rsidR="0046761E" w:rsidRPr="003A5AA9" w:rsidRDefault="0046761E" w:rsidP="00235B64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</w:t>
            </w:r>
            <w:r w:rsidR="00555B5F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51 (1</w:t>
            </w:r>
            <w:r w:rsidR="00555B5F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4; 1</w:t>
            </w:r>
            <w:r w:rsidR="00555B5F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99)</w:t>
            </w:r>
          </w:p>
        </w:tc>
        <w:tc>
          <w:tcPr>
            <w:tcW w:w="2337" w:type="dxa"/>
          </w:tcPr>
          <w:p w14:paraId="40B4E27C" w14:textId="2629D6B2" w:rsidR="0046761E" w:rsidRPr="003A5AA9" w:rsidRDefault="0046761E" w:rsidP="00235B64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</w:t>
            </w:r>
            <w:r w:rsidR="00555B5F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32 (0</w:t>
            </w:r>
            <w:r w:rsidR="00555B5F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99; 1</w:t>
            </w:r>
            <w:r w:rsidR="00555B5F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76)</w:t>
            </w:r>
          </w:p>
        </w:tc>
      </w:tr>
      <w:tr w:rsidR="003A5AA9" w:rsidRPr="003A5AA9" w14:paraId="28FF689F" w14:textId="77777777" w:rsidTr="00235B64">
        <w:tc>
          <w:tcPr>
            <w:tcW w:w="2339" w:type="dxa"/>
          </w:tcPr>
          <w:p w14:paraId="184E6CCF" w14:textId="30989CAA" w:rsidR="0046761E" w:rsidRPr="003A5AA9" w:rsidRDefault="0046761E" w:rsidP="00235B64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4</w:t>
            </w:r>
            <w:r w:rsidR="00555B5F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4</w:t>
            </w:r>
          </w:p>
        </w:tc>
        <w:tc>
          <w:tcPr>
            <w:tcW w:w="2337" w:type="dxa"/>
          </w:tcPr>
          <w:p w14:paraId="13B10B75" w14:textId="590E829E" w:rsidR="0046761E" w:rsidRPr="003A5AA9" w:rsidRDefault="0046761E" w:rsidP="00235B64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</w:t>
            </w:r>
            <w:r w:rsidR="00555B5F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79 (1</w:t>
            </w:r>
            <w:r w:rsidR="00555B5F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43; 2</w:t>
            </w:r>
            <w:r w:rsidR="00555B5F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23)</w:t>
            </w:r>
          </w:p>
        </w:tc>
        <w:tc>
          <w:tcPr>
            <w:tcW w:w="2337" w:type="dxa"/>
          </w:tcPr>
          <w:p w14:paraId="0A113B35" w14:textId="604A7310" w:rsidR="0046761E" w:rsidRPr="003A5AA9" w:rsidRDefault="0046761E" w:rsidP="00235B64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</w:t>
            </w:r>
            <w:r w:rsidR="00555B5F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80 (1</w:t>
            </w:r>
            <w:r w:rsidR="00555B5F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37; 2</w:t>
            </w:r>
            <w:r w:rsidR="00555B5F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36)</w:t>
            </w:r>
          </w:p>
        </w:tc>
        <w:tc>
          <w:tcPr>
            <w:tcW w:w="2337" w:type="dxa"/>
          </w:tcPr>
          <w:p w14:paraId="52192077" w14:textId="2514FC09" w:rsidR="0046761E" w:rsidRPr="003A5AA9" w:rsidRDefault="0046761E" w:rsidP="00235B64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</w:t>
            </w:r>
            <w:r w:rsidR="00555B5F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55 (1</w:t>
            </w:r>
            <w:r w:rsidR="00555B5F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7; 2</w:t>
            </w:r>
            <w:r w:rsidR="00555B5F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06)</w:t>
            </w:r>
          </w:p>
        </w:tc>
      </w:tr>
      <w:tr w:rsidR="003A5AA9" w:rsidRPr="003A5AA9" w14:paraId="103C7FC5" w14:textId="77777777" w:rsidTr="00235B64">
        <w:tc>
          <w:tcPr>
            <w:tcW w:w="2339" w:type="dxa"/>
          </w:tcPr>
          <w:p w14:paraId="695D6B1C" w14:textId="5B6F6FA5" w:rsidR="0046761E" w:rsidRPr="003A5AA9" w:rsidRDefault="0046761E" w:rsidP="00235B64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4</w:t>
            </w:r>
            <w:r w:rsidR="00555B5F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8</w:t>
            </w:r>
          </w:p>
        </w:tc>
        <w:tc>
          <w:tcPr>
            <w:tcW w:w="2337" w:type="dxa"/>
          </w:tcPr>
          <w:p w14:paraId="3FE2F8B9" w14:textId="121F15D1" w:rsidR="0046761E" w:rsidRPr="003A5AA9" w:rsidRDefault="0046761E" w:rsidP="00235B64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</w:t>
            </w:r>
            <w:r w:rsidR="00555B5F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86 (1</w:t>
            </w:r>
            <w:r w:rsidR="00555B5F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47; 2</w:t>
            </w:r>
            <w:r w:rsidR="00555B5F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37)</w:t>
            </w:r>
          </w:p>
        </w:tc>
        <w:tc>
          <w:tcPr>
            <w:tcW w:w="2337" w:type="dxa"/>
          </w:tcPr>
          <w:p w14:paraId="016CAC19" w14:textId="13F188FC" w:rsidR="0046761E" w:rsidRPr="003A5AA9" w:rsidRDefault="0046761E" w:rsidP="00235B64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</w:t>
            </w:r>
            <w:r w:rsidR="00555B5F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98 (1</w:t>
            </w:r>
            <w:r w:rsidR="00555B5F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48; 2</w:t>
            </w:r>
            <w:r w:rsidR="00555B5F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66)</w:t>
            </w:r>
          </w:p>
        </w:tc>
        <w:tc>
          <w:tcPr>
            <w:tcW w:w="2337" w:type="dxa"/>
          </w:tcPr>
          <w:p w14:paraId="4112FB39" w14:textId="097C8815" w:rsidR="0046761E" w:rsidRPr="003A5AA9" w:rsidRDefault="0046761E" w:rsidP="00235B64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</w:t>
            </w:r>
            <w:r w:rsidR="00555B5F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70 (1</w:t>
            </w:r>
            <w:r w:rsidR="00555B5F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25; 2</w:t>
            </w:r>
            <w:r w:rsidR="00555B5F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31)</w:t>
            </w:r>
          </w:p>
        </w:tc>
      </w:tr>
      <w:tr w:rsidR="003A5AA9" w:rsidRPr="003A5AA9" w14:paraId="602BE98D" w14:textId="77777777" w:rsidTr="00235B64">
        <w:tc>
          <w:tcPr>
            <w:tcW w:w="2339" w:type="dxa"/>
          </w:tcPr>
          <w:p w14:paraId="7BFE6122" w14:textId="7010CA6A" w:rsidR="0046761E" w:rsidRPr="003A5AA9" w:rsidRDefault="0046761E" w:rsidP="00235B64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5</w:t>
            </w:r>
            <w:r w:rsidR="00555B5F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2</w:t>
            </w:r>
          </w:p>
        </w:tc>
        <w:tc>
          <w:tcPr>
            <w:tcW w:w="2337" w:type="dxa"/>
          </w:tcPr>
          <w:p w14:paraId="68E15ADF" w14:textId="6C3C3E59" w:rsidR="0046761E" w:rsidRPr="003A5AA9" w:rsidRDefault="0046761E" w:rsidP="00235B64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2</w:t>
            </w:r>
            <w:r w:rsidR="00555B5F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5 (1</w:t>
            </w:r>
            <w:r w:rsidR="00555B5F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65: 2</w:t>
            </w:r>
            <w:r w:rsidR="00555B5F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81)</w:t>
            </w:r>
          </w:p>
        </w:tc>
        <w:tc>
          <w:tcPr>
            <w:tcW w:w="2337" w:type="dxa"/>
          </w:tcPr>
          <w:p w14:paraId="2868113A" w14:textId="6F90F2E3" w:rsidR="0046761E" w:rsidRPr="003A5AA9" w:rsidRDefault="0046761E" w:rsidP="00235B64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2</w:t>
            </w:r>
            <w:r w:rsidR="00555B5F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33 (1</w:t>
            </w:r>
            <w:r w:rsidR="00555B5F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68; 3</w:t>
            </w:r>
            <w:r w:rsidR="00555B5F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24)</w:t>
            </w:r>
          </w:p>
        </w:tc>
        <w:tc>
          <w:tcPr>
            <w:tcW w:w="2337" w:type="dxa"/>
          </w:tcPr>
          <w:p w14:paraId="3B69AD58" w14:textId="54DDB09F" w:rsidR="0046761E" w:rsidRPr="003A5AA9" w:rsidRDefault="0046761E" w:rsidP="00235B64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</w:t>
            </w:r>
            <w:r w:rsidR="00555B5F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83 (1</w:t>
            </w:r>
            <w:r w:rsidR="00555B5F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29; 2</w:t>
            </w:r>
            <w:r w:rsidR="00555B5F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59)</w:t>
            </w:r>
          </w:p>
        </w:tc>
      </w:tr>
      <w:tr w:rsidR="003A5AA9" w:rsidRPr="003A5AA9" w14:paraId="4C327838" w14:textId="77777777" w:rsidTr="00235B64">
        <w:tc>
          <w:tcPr>
            <w:tcW w:w="2339" w:type="dxa"/>
          </w:tcPr>
          <w:p w14:paraId="0FABA53C" w14:textId="55AB357D" w:rsidR="0046761E" w:rsidRPr="003A5AA9" w:rsidRDefault="0046761E" w:rsidP="00235B64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5</w:t>
            </w:r>
            <w:r w:rsidR="00555B5F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6</w:t>
            </w:r>
          </w:p>
        </w:tc>
        <w:tc>
          <w:tcPr>
            <w:tcW w:w="2337" w:type="dxa"/>
          </w:tcPr>
          <w:p w14:paraId="46EEAE90" w14:textId="4E4A610F" w:rsidR="0046761E" w:rsidRPr="003A5AA9" w:rsidRDefault="0046761E" w:rsidP="00235B64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2</w:t>
            </w:r>
            <w:r w:rsidR="00555B5F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62 (1</w:t>
            </w:r>
            <w:r w:rsidR="00555B5F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83; 3</w:t>
            </w:r>
            <w:r w:rsidR="00555B5F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76)</w:t>
            </w:r>
          </w:p>
        </w:tc>
        <w:tc>
          <w:tcPr>
            <w:tcW w:w="2337" w:type="dxa"/>
          </w:tcPr>
          <w:p w14:paraId="4DAB93E4" w14:textId="1E1D1586" w:rsidR="0046761E" w:rsidRPr="003A5AA9" w:rsidRDefault="0046761E" w:rsidP="00235B64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2</w:t>
            </w:r>
            <w:r w:rsidR="00555B5F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84 (1</w:t>
            </w:r>
            <w:r w:rsidR="00555B5F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82; 4</w:t>
            </w:r>
            <w:r w:rsidR="00555B5F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44)</w:t>
            </w:r>
          </w:p>
        </w:tc>
        <w:tc>
          <w:tcPr>
            <w:tcW w:w="2337" w:type="dxa"/>
          </w:tcPr>
          <w:p w14:paraId="4A5579E7" w14:textId="3AD54B80" w:rsidR="0046761E" w:rsidRPr="003A5AA9" w:rsidRDefault="0046761E" w:rsidP="00235B64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2</w:t>
            </w:r>
            <w:r w:rsidR="00555B5F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05 (1</w:t>
            </w:r>
            <w:r w:rsidR="00555B5F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27; 3</w:t>
            </w:r>
            <w:r w:rsidR="00555B5F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30)</w:t>
            </w:r>
          </w:p>
        </w:tc>
      </w:tr>
      <w:tr w:rsidR="003A5AA9" w:rsidRPr="003A5AA9" w14:paraId="62E3194A" w14:textId="77777777" w:rsidTr="00235B64">
        <w:tc>
          <w:tcPr>
            <w:tcW w:w="2339" w:type="dxa"/>
          </w:tcPr>
          <w:p w14:paraId="473AEC5D" w14:textId="12A4889D" w:rsidR="0046761E" w:rsidRPr="003A5AA9" w:rsidRDefault="0046761E" w:rsidP="00235B64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6</w:t>
            </w:r>
            <w:r w:rsidR="00555B5F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0</w:t>
            </w:r>
          </w:p>
        </w:tc>
        <w:tc>
          <w:tcPr>
            <w:tcW w:w="2337" w:type="dxa"/>
          </w:tcPr>
          <w:p w14:paraId="3A8A7477" w14:textId="0672163B" w:rsidR="0046761E" w:rsidRPr="003A5AA9" w:rsidRDefault="0046761E" w:rsidP="00235B64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2</w:t>
            </w:r>
            <w:r w:rsidR="00555B5F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80 (1</w:t>
            </w:r>
            <w:r w:rsidR="00555B5F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91; 4</w:t>
            </w:r>
            <w:r w:rsidR="00555B5F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2)</w:t>
            </w:r>
          </w:p>
        </w:tc>
        <w:tc>
          <w:tcPr>
            <w:tcW w:w="2337" w:type="dxa"/>
          </w:tcPr>
          <w:p w14:paraId="6CA2DA69" w14:textId="35003FF7" w:rsidR="0046761E" w:rsidRPr="003A5AA9" w:rsidRDefault="0046761E" w:rsidP="00235B64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2</w:t>
            </w:r>
            <w:r w:rsidR="00555B5F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64 (1</w:t>
            </w:r>
            <w:r w:rsidR="00555B5F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60; 4</w:t>
            </w:r>
            <w:r w:rsidR="00555B5F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34)</w:t>
            </w:r>
          </w:p>
        </w:tc>
        <w:tc>
          <w:tcPr>
            <w:tcW w:w="2337" w:type="dxa"/>
          </w:tcPr>
          <w:p w14:paraId="3EA1DE8A" w14:textId="69E776E2" w:rsidR="0046761E" w:rsidRPr="003A5AA9" w:rsidRDefault="0046761E" w:rsidP="00235B64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2</w:t>
            </w:r>
            <w:r w:rsidR="00555B5F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24 (1</w:t>
            </w:r>
            <w:r w:rsidR="00555B5F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22; 4</w:t>
            </w:r>
            <w:r w:rsidR="00555B5F"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·</w:t>
            </w:r>
            <w:r w:rsidRPr="003A5AA9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11)</w:t>
            </w:r>
          </w:p>
        </w:tc>
      </w:tr>
    </w:tbl>
    <w:p w14:paraId="3D4E1ED3" w14:textId="4BCBC792" w:rsidR="0046761E" w:rsidRPr="003A5AA9" w:rsidRDefault="0046761E" w:rsidP="005F227C">
      <w:pPr>
        <w:spacing w:line="360" w:lineRule="auto"/>
        <w:jc w:val="both"/>
        <w:rPr>
          <w:sz w:val="24"/>
          <w:szCs w:val="24"/>
          <w:lang w:val="en-GB"/>
        </w:rPr>
      </w:pPr>
      <w:r w:rsidRPr="003A5AA9">
        <w:rPr>
          <w:rFonts w:ascii="Times New Roman" w:hAnsi="Times New Roman" w:cs="Times New Roman"/>
          <w:sz w:val="24"/>
          <w:szCs w:val="24"/>
          <w:lang w:val="en-GB"/>
        </w:rPr>
        <w:t xml:space="preserve">Data presented as odds ratio and their 95% CI derived from non-linear analysis using spline logistic regression with 4 knots (20th, 40th, 60th and 80th percentiles). Analyses were adjusted </w:t>
      </w:r>
      <w:r w:rsidR="001C60FE" w:rsidRPr="003A5AA9">
        <w:rPr>
          <w:rFonts w:ascii="Times New Roman" w:hAnsi="Times New Roman" w:cs="Times New Roman"/>
          <w:sz w:val="24"/>
          <w:szCs w:val="24"/>
          <w:lang w:val="en-GB"/>
        </w:rPr>
        <w:t xml:space="preserve">for </w:t>
      </w:r>
      <w:r w:rsidRPr="003A5AA9">
        <w:rPr>
          <w:rFonts w:ascii="Times New Roman" w:hAnsi="Times New Roman" w:cs="Times New Roman"/>
          <w:sz w:val="24"/>
          <w:szCs w:val="24"/>
          <w:lang w:val="en-GB"/>
        </w:rPr>
        <w:t xml:space="preserve">age, sex, area of residency (rural, urban), city of residency, education levels, treatment for </w:t>
      </w:r>
      <w:r w:rsidR="005F227C" w:rsidRPr="003A5AA9">
        <w:rPr>
          <w:rFonts w:ascii="Times New Roman" w:hAnsi="Times New Roman" w:cs="Times New Roman"/>
          <w:sz w:val="24"/>
          <w:szCs w:val="24"/>
          <w:lang w:val="en-GB"/>
        </w:rPr>
        <w:t>BP</w:t>
      </w:r>
      <w:r w:rsidRPr="003A5AA9">
        <w:rPr>
          <w:rFonts w:ascii="Times New Roman" w:hAnsi="Times New Roman" w:cs="Times New Roman"/>
          <w:sz w:val="24"/>
          <w:szCs w:val="24"/>
          <w:lang w:val="en-GB"/>
        </w:rPr>
        <w:t xml:space="preserve">, smoking, sedentary behaviour, total </w:t>
      </w:r>
      <w:r w:rsidR="005F227C" w:rsidRPr="003A5AA9">
        <w:rPr>
          <w:rFonts w:ascii="Times New Roman" w:hAnsi="Times New Roman" w:cs="Times New Roman"/>
          <w:sz w:val="24"/>
          <w:szCs w:val="24"/>
          <w:lang w:val="en-GB"/>
        </w:rPr>
        <w:t>PA</w:t>
      </w:r>
      <w:r w:rsidRPr="003A5AA9">
        <w:rPr>
          <w:rFonts w:ascii="Times New Roman" w:hAnsi="Times New Roman" w:cs="Times New Roman"/>
          <w:sz w:val="24"/>
          <w:szCs w:val="24"/>
          <w:lang w:val="en-GB"/>
        </w:rPr>
        <w:t xml:space="preserve"> and BMI categories.</w:t>
      </w:r>
    </w:p>
    <w:p w14:paraId="7901508D" w14:textId="77777777" w:rsidR="0046761E" w:rsidRPr="003A5AA9" w:rsidRDefault="0046761E">
      <w:pPr>
        <w:rPr>
          <w:sz w:val="24"/>
          <w:szCs w:val="24"/>
          <w:lang w:val="en-GB"/>
        </w:rPr>
      </w:pPr>
    </w:p>
    <w:p w14:paraId="427C3180" w14:textId="77777777" w:rsidR="0046761E" w:rsidRPr="003A5AA9" w:rsidRDefault="0046761E">
      <w:pPr>
        <w:spacing w:after="160" w:line="259" w:lineRule="auto"/>
        <w:rPr>
          <w:sz w:val="24"/>
          <w:szCs w:val="24"/>
          <w:lang w:val="en-GB"/>
        </w:rPr>
      </w:pPr>
      <w:r w:rsidRPr="003A5AA9">
        <w:rPr>
          <w:sz w:val="24"/>
          <w:szCs w:val="24"/>
          <w:lang w:val="en-GB"/>
        </w:rPr>
        <w:br w:type="page"/>
      </w:r>
    </w:p>
    <w:p w14:paraId="3183D424" w14:textId="77777777" w:rsidR="0046761E" w:rsidRPr="003A5AA9" w:rsidRDefault="0046761E">
      <w:pPr>
        <w:rPr>
          <w:rFonts w:ascii="Times New Roman" w:hAnsi="Times New Roman" w:cs="Times New Roman"/>
          <w:b/>
          <w:sz w:val="24"/>
          <w:szCs w:val="24"/>
          <w:lang w:val="fr-FR"/>
        </w:rPr>
      </w:pPr>
      <w:r w:rsidRPr="003A5AA9">
        <w:rPr>
          <w:rFonts w:ascii="Times New Roman" w:hAnsi="Times New Roman" w:cs="Times New Roman"/>
          <w:b/>
          <w:sz w:val="24"/>
          <w:szCs w:val="24"/>
          <w:lang w:val="fr-FR"/>
        </w:rPr>
        <w:lastRenderedPageBreak/>
        <w:t>Reference</w:t>
      </w:r>
    </w:p>
    <w:p w14:paraId="296E3E59" w14:textId="77777777" w:rsidR="00A74315" w:rsidRPr="003A5AA9" w:rsidRDefault="0046761E" w:rsidP="00A74315">
      <w:pPr>
        <w:pStyle w:val="EndNoteBibliography"/>
        <w:rPr>
          <w:sz w:val="24"/>
          <w:szCs w:val="24"/>
        </w:rPr>
      </w:pPr>
      <w:r w:rsidRPr="003A5AA9">
        <w:rPr>
          <w:sz w:val="24"/>
          <w:szCs w:val="24"/>
          <w:lang w:val="en-GB"/>
        </w:rPr>
        <w:fldChar w:fldCharType="begin"/>
      </w:r>
      <w:r w:rsidRPr="003A5AA9">
        <w:rPr>
          <w:sz w:val="24"/>
          <w:szCs w:val="24"/>
          <w:lang w:val="fr-FR"/>
        </w:rPr>
        <w:instrText xml:space="preserve"> ADDIN EN.REFLIST </w:instrText>
      </w:r>
      <w:r w:rsidRPr="003A5AA9">
        <w:rPr>
          <w:sz w:val="24"/>
          <w:szCs w:val="24"/>
          <w:lang w:val="en-GB"/>
        </w:rPr>
        <w:fldChar w:fldCharType="separate"/>
      </w:r>
      <w:r w:rsidR="00A74315" w:rsidRPr="003A5AA9">
        <w:rPr>
          <w:sz w:val="24"/>
          <w:szCs w:val="24"/>
          <w:lang w:val="fr-FR"/>
        </w:rPr>
        <w:t>1. Tanaka T, Okamura T, Miura K</w:t>
      </w:r>
      <w:r w:rsidR="00A74315" w:rsidRPr="003A5AA9">
        <w:rPr>
          <w:i/>
          <w:sz w:val="24"/>
          <w:szCs w:val="24"/>
          <w:lang w:val="fr-FR"/>
        </w:rPr>
        <w:t xml:space="preserve"> et al. </w:t>
      </w:r>
      <w:r w:rsidR="00A74315" w:rsidRPr="003A5AA9">
        <w:rPr>
          <w:sz w:val="24"/>
          <w:szCs w:val="24"/>
        </w:rPr>
        <w:t xml:space="preserve">(2002) A simple method to estimate populational 24-h urinary sodium and potassium excretion using a casual urine specimen. </w:t>
      </w:r>
      <w:r w:rsidR="00A74315" w:rsidRPr="003A5AA9">
        <w:rPr>
          <w:i/>
          <w:sz w:val="24"/>
          <w:szCs w:val="24"/>
        </w:rPr>
        <w:t>Journal of human hypertension</w:t>
      </w:r>
      <w:r w:rsidR="00A74315" w:rsidRPr="003A5AA9">
        <w:rPr>
          <w:sz w:val="24"/>
          <w:szCs w:val="24"/>
        </w:rPr>
        <w:t xml:space="preserve"> </w:t>
      </w:r>
      <w:r w:rsidR="00A74315" w:rsidRPr="003A5AA9">
        <w:rPr>
          <w:b/>
          <w:sz w:val="24"/>
          <w:szCs w:val="24"/>
        </w:rPr>
        <w:t>16</w:t>
      </w:r>
      <w:r w:rsidR="00A74315" w:rsidRPr="003A5AA9">
        <w:rPr>
          <w:sz w:val="24"/>
          <w:szCs w:val="24"/>
        </w:rPr>
        <w:t>, 97-103.</w:t>
      </w:r>
    </w:p>
    <w:p w14:paraId="055AAAF0" w14:textId="64CA68C8" w:rsidR="0046761E" w:rsidRPr="003A5AA9" w:rsidRDefault="0046761E">
      <w:pPr>
        <w:rPr>
          <w:sz w:val="24"/>
          <w:szCs w:val="24"/>
          <w:lang w:val="en-GB"/>
        </w:rPr>
      </w:pPr>
      <w:r w:rsidRPr="003A5AA9">
        <w:rPr>
          <w:sz w:val="24"/>
          <w:szCs w:val="24"/>
          <w:lang w:val="en-GB"/>
        </w:rPr>
        <w:fldChar w:fldCharType="end"/>
      </w:r>
    </w:p>
    <w:sectPr w:rsidR="0046761E" w:rsidRPr="003A5AA9" w:rsidSect="00077EC3">
      <w:footerReference w:type="default" r:id="rId6"/>
      <w:pgSz w:w="12240" w:h="15840"/>
      <w:pgMar w:top="1134" w:right="1440" w:bottom="1440" w:left="1440" w:header="708" w:footer="708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9E8B3F8" w14:textId="77777777" w:rsidR="00505E4B" w:rsidRDefault="00505E4B">
      <w:pPr>
        <w:spacing w:after="0" w:line="240" w:lineRule="auto"/>
      </w:pPr>
      <w:r>
        <w:separator/>
      </w:r>
    </w:p>
  </w:endnote>
  <w:endnote w:type="continuationSeparator" w:id="0">
    <w:p w14:paraId="5B69B052" w14:textId="77777777" w:rsidR="00505E4B" w:rsidRDefault="00505E4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228744777"/>
      <w:docPartObj>
        <w:docPartGallery w:val="Page Numbers (Bottom of Page)"/>
        <w:docPartUnique/>
      </w:docPartObj>
    </w:sdtPr>
    <w:sdtEndPr/>
    <w:sdtContent>
      <w:p w14:paraId="02C793C4" w14:textId="1B77DFBA" w:rsidR="000B2854" w:rsidRDefault="00A74315">
        <w:pPr>
          <w:pStyle w:val="Pidipagina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3A5AA9" w:rsidRPr="003A5AA9">
          <w:rPr>
            <w:noProof/>
            <w:lang w:val="es-ES"/>
          </w:rPr>
          <w:t>1</w:t>
        </w:r>
        <w:r>
          <w:fldChar w:fldCharType="end"/>
        </w:r>
      </w:p>
    </w:sdtContent>
  </w:sdt>
  <w:p w14:paraId="3D7C6F0A" w14:textId="77777777" w:rsidR="000B2854" w:rsidRDefault="00505E4B">
    <w:pPr>
      <w:pStyle w:val="Pidipagina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C6CE977" w14:textId="77777777" w:rsidR="00505E4B" w:rsidRDefault="00505E4B">
      <w:pPr>
        <w:spacing w:after="0" w:line="240" w:lineRule="auto"/>
      </w:pPr>
      <w:r>
        <w:separator/>
      </w:r>
    </w:p>
  </w:footnote>
  <w:footnote w:type="continuationSeparator" w:id="0">
    <w:p w14:paraId="122A5A10" w14:textId="77777777" w:rsidR="00505E4B" w:rsidRDefault="00505E4B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08"/>
  <w:hyphenationZone w:val="283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a0MDYzNze3MDGwMDYwsTBT0lEKTi0uzszPAykwrgUAVJPXQi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ublic Health Nutrition 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46761E"/>
    <w:rsid w:val="00051281"/>
    <w:rsid w:val="000B0100"/>
    <w:rsid w:val="001A001F"/>
    <w:rsid w:val="001C60FE"/>
    <w:rsid w:val="002A4442"/>
    <w:rsid w:val="0039403F"/>
    <w:rsid w:val="003A5AA9"/>
    <w:rsid w:val="003E38AD"/>
    <w:rsid w:val="0046761E"/>
    <w:rsid w:val="004C6DE0"/>
    <w:rsid w:val="00505E4B"/>
    <w:rsid w:val="00550D37"/>
    <w:rsid w:val="00555B5F"/>
    <w:rsid w:val="005F227C"/>
    <w:rsid w:val="00900BE7"/>
    <w:rsid w:val="00A16961"/>
    <w:rsid w:val="00A74315"/>
    <w:rsid w:val="00BB04C3"/>
    <w:rsid w:val="00D2249F"/>
    <w:rsid w:val="00E32649"/>
    <w:rsid w:val="00EE1C5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t-I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5C9DFA96"/>
  <w15:chartTrackingRefBased/>
  <w15:docId w15:val="{832FDC86-B9CA-42C3-B12D-2F001D88B4A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it-IT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e">
    <w:name w:val="Normal"/>
    <w:qFormat/>
    <w:rsid w:val="0046761E"/>
    <w:pPr>
      <w:spacing w:after="200" w:line="288" w:lineRule="auto"/>
    </w:pPr>
    <w:rPr>
      <w:rFonts w:eastAsiaTheme="minorEastAsia"/>
      <w:sz w:val="21"/>
      <w:szCs w:val="21"/>
      <w:lang w:val="es-CL"/>
    </w:rPr>
  </w:style>
  <w:style w:type="character" w:default="1" w:styleId="Carpredefinitoparagrafo">
    <w:name w:val="Default Paragraph Font"/>
    <w:uiPriority w:val="1"/>
    <w:semiHidden/>
    <w:unhideWhenUsed/>
  </w:style>
  <w:style w:type="table" w:default="1" w:styleId="Tabellanorma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ssunelenco">
    <w:name w:val="No List"/>
    <w:uiPriority w:val="99"/>
    <w:semiHidden/>
    <w:unhideWhenUsed/>
  </w:style>
  <w:style w:type="table" w:styleId="Grigliatabella">
    <w:name w:val="Table Grid"/>
    <w:basedOn w:val="Tabellanormale"/>
    <w:uiPriority w:val="59"/>
    <w:rsid w:val="0046761E"/>
    <w:pPr>
      <w:spacing w:after="0" w:line="240" w:lineRule="auto"/>
    </w:pPr>
    <w:rPr>
      <w:rFonts w:eastAsiaTheme="minorEastAsia"/>
      <w:sz w:val="21"/>
      <w:szCs w:val="21"/>
      <w:lang w:val="es-CL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Pidipagina">
    <w:name w:val="footer"/>
    <w:basedOn w:val="Normale"/>
    <w:link w:val="PidipaginaCarattere"/>
    <w:uiPriority w:val="99"/>
    <w:unhideWhenUsed/>
    <w:rsid w:val="0046761E"/>
    <w:pPr>
      <w:tabs>
        <w:tab w:val="center" w:pos="4819"/>
        <w:tab w:val="right" w:pos="9638"/>
      </w:tabs>
      <w:spacing w:after="0" w:line="240" w:lineRule="auto"/>
    </w:pPr>
  </w:style>
  <w:style w:type="character" w:customStyle="1" w:styleId="PidipaginaCarattere">
    <w:name w:val="Piè di pagina Carattere"/>
    <w:basedOn w:val="Carpredefinitoparagrafo"/>
    <w:link w:val="Pidipagina"/>
    <w:uiPriority w:val="99"/>
    <w:rsid w:val="0046761E"/>
    <w:rPr>
      <w:rFonts w:eastAsiaTheme="minorEastAsia"/>
      <w:sz w:val="21"/>
      <w:szCs w:val="21"/>
      <w:lang w:val="es-CL"/>
    </w:rPr>
  </w:style>
  <w:style w:type="character" w:styleId="Numeroriga">
    <w:name w:val="line number"/>
    <w:basedOn w:val="Carpredefinitoparagrafo"/>
    <w:uiPriority w:val="99"/>
    <w:semiHidden/>
    <w:unhideWhenUsed/>
    <w:rsid w:val="0046761E"/>
  </w:style>
  <w:style w:type="paragraph" w:customStyle="1" w:styleId="EndNoteBibliographyTitle">
    <w:name w:val="EndNote Bibliography Title"/>
    <w:basedOn w:val="Normale"/>
    <w:link w:val="EndNoteBibliographyTitleCar"/>
    <w:rsid w:val="0046761E"/>
    <w:pPr>
      <w:spacing w:after="0"/>
      <w:jc w:val="center"/>
    </w:pPr>
    <w:rPr>
      <w:rFonts w:ascii="Calibri" w:hAnsi="Calibri" w:cs="Calibri"/>
      <w:noProof/>
      <w:sz w:val="20"/>
      <w:lang w:val="en-US"/>
    </w:rPr>
  </w:style>
  <w:style w:type="character" w:customStyle="1" w:styleId="EndNoteBibliographyTitleCar">
    <w:name w:val="EndNote Bibliography Title Car"/>
    <w:basedOn w:val="Carpredefinitoparagrafo"/>
    <w:link w:val="EndNoteBibliographyTitle"/>
    <w:rsid w:val="0046761E"/>
    <w:rPr>
      <w:rFonts w:ascii="Calibri" w:eastAsiaTheme="minorEastAsia" w:hAnsi="Calibri" w:cs="Calibri"/>
      <w:noProof/>
      <w:sz w:val="20"/>
      <w:szCs w:val="21"/>
      <w:lang w:val="en-US"/>
    </w:rPr>
  </w:style>
  <w:style w:type="paragraph" w:customStyle="1" w:styleId="EndNoteBibliography">
    <w:name w:val="EndNote Bibliography"/>
    <w:basedOn w:val="Normale"/>
    <w:link w:val="EndNoteBibliographyCar"/>
    <w:rsid w:val="0046761E"/>
    <w:pPr>
      <w:spacing w:line="240" w:lineRule="auto"/>
    </w:pPr>
    <w:rPr>
      <w:rFonts w:ascii="Calibri" w:hAnsi="Calibri" w:cs="Calibri"/>
      <w:noProof/>
      <w:sz w:val="20"/>
      <w:lang w:val="en-US"/>
    </w:rPr>
  </w:style>
  <w:style w:type="character" w:customStyle="1" w:styleId="EndNoteBibliographyCar">
    <w:name w:val="EndNote Bibliography Car"/>
    <w:basedOn w:val="Carpredefinitoparagrafo"/>
    <w:link w:val="EndNoteBibliography"/>
    <w:rsid w:val="0046761E"/>
    <w:rPr>
      <w:rFonts w:ascii="Calibri" w:eastAsiaTheme="minorEastAsia" w:hAnsi="Calibri" w:cs="Calibri"/>
      <w:noProof/>
      <w:sz w:val="20"/>
      <w:szCs w:val="21"/>
      <w:lang w:val="en-US"/>
    </w:rPr>
  </w:style>
  <w:style w:type="character" w:styleId="Rimandocommento">
    <w:name w:val="annotation reference"/>
    <w:basedOn w:val="Carpredefinitoparagrafo"/>
    <w:uiPriority w:val="99"/>
    <w:semiHidden/>
    <w:unhideWhenUsed/>
    <w:rsid w:val="001C60FE"/>
    <w:rPr>
      <w:sz w:val="16"/>
      <w:szCs w:val="16"/>
    </w:rPr>
  </w:style>
  <w:style w:type="paragraph" w:styleId="Testocommento">
    <w:name w:val="annotation text"/>
    <w:basedOn w:val="Normale"/>
    <w:link w:val="TestocommentoCarattere"/>
    <w:uiPriority w:val="99"/>
    <w:semiHidden/>
    <w:unhideWhenUsed/>
    <w:rsid w:val="001C60FE"/>
    <w:pPr>
      <w:spacing w:line="240" w:lineRule="auto"/>
    </w:pPr>
    <w:rPr>
      <w:sz w:val="20"/>
      <w:szCs w:val="20"/>
    </w:rPr>
  </w:style>
  <w:style w:type="character" w:customStyle="1" w:styleId="TestocommentoCarattere">
    <w:name w:val="Testo commento Carattere"/>
    <w:basedOn w:val="Carpredefinitoparagrafo"/>
    <w:link w:val="Testocommento"/>
    <w:uiPriority w:val="99"/>
    <w:semiHidden/>
    <w:rsid w:val="001C60FE"/>
    <w:rPr>
      <w:rFonts w:eastAsiaTheme="minorEastAsia"/>
      <w:sz w:val="20"/>
      <w:szCs w:val="20"/>
      <w:lang w:val="es-CL"/>
    </w:rPr>
  </w:style>
  <w:style w:type="paragraph" w:styleId="Soggettocommento">
    <w:name w:val="annotation subject"/>
    <w:basedOn w:val="Testocommento"/>
    <w:next w:val="Testocommento"/>
    <w:link w:val="SoggettocommentoCarattere"/>
    <w:uiPriority w:val="99"/>
    <w:semiHidden/>
    <w:unhideWhenUsed/>
    <w:rsid w:val="001C60FE"/>
    <w:rPr>
      <w:b/>
      <w:bCs/>
    </w:rPr>
  </w:style>
  <w:style w:type="character" w:customStyle="1" w:styleId="SoggettocommentoCarattere">
    <w:name w:val="Soggetto commento Carattere"/>
    <w:basedOn w:val="TestocommentoCarattere"/>
    <w:link w:val="Soggettocommento"/>
    <w:uiPriority w:val="99"/>
    <w:semiHidden/>
    <w:rsid w:val="001C60FE"/>
    <w:rPr>
      <w:rFonts w:eastAsiaTheme="minorEastAsia"/>
      <w:b/>
      <w:bCs/>
      <w:sz w:val="20"/>
      <w:szCs w:val="20"/>
      <w:lang w:val="es-CL"/>
    </w:rPr>
  </w:style>
  <w:style w:type="paragraph" w:styleId="Testofumetto">
    <w:name w:val="Balloon Text"/>
    <w:basedOn w:val="Normale"/>
    <w:link w:val="TestofumettoCarattere"/>
    <w:uiPriority w:val="99"/>
    <w:semiHidden/>
    <w:unhideWhenUsed/>
    <w:rsid w:val="001C60FE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stofumettoCarattere">
    <w:name w:val="Testo fumetto Carattere"/>
    <w:basedOn w:val="Carpredefinitoparagrafo"/>
    <w:link w:val="Testofumetto"/>
    <w:uiPriority w:val="99"/>
    <w:semiHidden/>
    <w:rsid w:val="001C60FE"/>
    <w:rPr>
      <w:rFonts w:ascii="Segoe UI" w:eastAsiaTheme="minorEastAsia" w:hAnsi="Segoe UI" w:cs="Segoe UI"/>
      <w:sz w:val="18"/>
      <w:szCs w:val="18"/>
      <w:lang w:val="es-CL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848707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6</Pages>
  <Words>803</Words>
  <Characters>4580</Characters>
  <Application>Microsoft Office Word</Application>
  <DocSecurity>0</DocSecurity>
  <Lines>38</Lines>
  <Paragraphs>10</Paragraphs>
  <ScaleCrop>false</ScaleCrop>
  <HeadingPairs>
    <vt:vector size="4" baseType="variant">
      <vt:variant>
        <vt:lpstr>Título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537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anny</dc:creator>
  <cp:keywords/>
  <dc:description/>
  <cp:lastModifiedBy>Fanny Petermann Rocha</cp:lastModifiedBy>
  <cp:revision>4</cp:revision>
  <dcterms:created xsi:type="dcterms:W3CDTF">2018-10-10T20:44:00Z</dcterms:created>
  <dcterms:modified xsi:type="dcterms:W3CDTF">2018-12-02T09:44:00Z</dcterms:modified>
</cp:coreProperties>
</file>